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C26DF0">
      <w:pPr>
        <w:rPr>
          <w:rFonts w:cs="Times New Roman"/>
        </w:rPr>
      </w:pPr>
    </w:p>
    <w:p w14:paraId="0BA52CFA" w14:textId="77777777" w:rsidR="00B107FC" w:rsidRDefault="00B107FC" w:rsidP="00B107FC">
      <w:pPr>
        <w:rPr>
          <w:rFonts w:cs="Times New Roman"/>
        </w:rPr>
      </w:pPr>
    </w:p>
    <w:p w14:paraId="205BE039" w14:textId="5ABB16DC" w:rsidR="00126217" w:rsidRDefault="007A796E" w:rsidP="00B107FC">
      <w:pPr>
        <w:jc w:val="center"/>
        <w:rPr>
          <w:rFonts w:cs="Times New Roman"/>
        </w:rPr>
      </w:pPr>
      <w:r w:rsidRPr="00E569D3">
        <w:rPr>
          <w:rFonts w:cs="Times New Roman"/>
        </w:rPr>
        <w:t>A Retrospective Review of Concussion Symptom Reporting and Trajectory Data across the State of Hawaii</w:t>
      </w:r>
      <w:r w:rsidR="003A5CB9">
        <w:rPr>
          <w:rFonts w:cs="Times New Roman"/>
        </w:rPr>
        <w:t xml:space="preserve">: </w:t>
      </w:r>
      <w:r w:rsidRPr="00E569D3">
        <w:rPr>
          <w:rFonts w:cs="Times New Roman"/>
        </w:rPr>
        <w:t>Influence on the Future of Return-to-Learn</w:t>
      </w:r>
    </w:p>
    <w:p w14:paraId="5668DDEC" w14:textId="10168513" w:rsidR="00B107FC" w:rsidRDefault="00B107FC" w:rsidP="00B107FC">
      <w:pPr>
        <w:jc w:val="center"/>
        <w:rPr>
          <w:rFonts w:cs="Times New Roman"/>
        </w:rPr>
      </w:pPr>
    </w:p>
    <w:p w14:paraId="4AFBD150" w14:textId="4236D63F" w:rsidR="00B107FC" w:rsidRDefault="00B107FC" w:rsidP="00B107FC">
      <w:pPr>
        <w:jc w:val="center"/>
        <w:rPr>
          <w:rFonts w:cs="Times New Roman"/>
        </w:rPr>
      </w:pPr>
      <w:r>
        <w:rPr>
          <w:rFonts w:cs="Times New Roman"/>
        </w:rPr>
        <w:t>Jim Wright, PhD, CCC-SLP</w:t>
      </w:r>
    </w:p>
    <w:p w14:paraId="4CC5FB9D" w14:textId="019A12CA" w:rsidR="00B107FC" w:rsidRDefault="00B107FC" w:rsidP="00B107FC">
      <w:pPr>
        <w:jc w:val="center"/>
        <w:rPr>
          <w:rFonts w:cs="Times New Roman"/>
        </w:rPr>
      </w:pPr>
      <w:r>
        <w:rPr>
          <w:rFonts w:cs="Times New Roman"/>
        </w:rPr>
        <w:t>Troy Furutani, MS, ATC</w:t>
      </w:r>
    </w:p>
    <w:p w14:paraId="620D9134" w14:textId="77777777" w:rsidR="00B107FC" w:rsidRDefault="00B107FC" w:rsidP="00B107FC">
      <w:pPr>
        <w:jc w:val="center"/>
      </w:pPr>
      <w:r>
        <w:t>McKay More Sohlberg PhD, CCC-SLP</w:t>
      </w:r>
    </w:p>
    <w:p w14:paraId="0ECF735A" w14:textId="10B70695" w:rsidR="00B107FC" w:rsidRDefault="00B107FC" w:rsidP="00B107FC">
      <w:pPr>
        <w:jc w:val="center"/>
        <w:rPr>
          <w:rFonts w:cs="Times New Roman"/>
        </w:rPr>
      </w:pPr>
      <w:r>
        <w:rPr>
          <w:rFonts w:cs="Times New Roman"/>
        </w:rPr>
        <w:t>Pauline Mashima, PhD, CCC-SLP</w:t>
      </w:r>
    </w:p>
    <w:p w14:paraId="15F10C45" w14:textId="4D915B79" w:rsidR="00B107FC" w:rsidRDefault="00B107FC" w:rsidP="00B107FC">
      <w:pPr>
        <w:jc w:val="center"/>
        <w:rPr>
          <w:rFonts w:cs="Times New Roman"/>
        </w:rPr>
      </w:pPr>
      <w:r>
        <w:rPr>
          <w:rFonts w:cs="Times New Roman"/>
        </w:rPr>
        <w:t>Nathan Murata, PhD</w:t>
      </w:r>
    </w:p>
    <w:p w14:paraId="5C6F14E9" w14:textId="2C821453" w:rsidR="00B107FC" w:rsidRDefault="00B107FC" w:rsidP="00B107FC">
      <w:pPr>
        <w:jc w:val="center"/>
        <w:rPr>
          <w:rFonts w:cs="Times New Roman"/>
        </w:rPr>
      </w:pPr>
    </w:p>
    <w:p w14:paraId="15527A4A" w14:textId="38CC9AB9" w:rsidR="00B107FC" w:rsidRDefault="00B107FC" w:rsidP="00B107FC">
      <w:pPr>
        <w:rPr>
          <w:rFonts w:cs="Times New Roman"/>
          <w:i/>
          <w:iCs/>
        </w:rPr>
      </w:pPr>
      <w:r>
        <w:rPr>
          <w:rFonts w:cs="Times New Roman"/>
        </w:rPr>
        <w:tab/>
      </w:r>
      <w:r>
        <w:rPr>
          <w:rFonts w:cs="Times New Roman"/>
          <w:b/>
          <w:bCs/>
          <w:i/>
          <w:iCs/>
        </w:rPr>
        <w:t xml:space="preserve">Author Affiliation: </w:t>
      </w:r>
      <w:r>
        <w:rPr>
          <w:rFonts w:cs="Times New Roman"/>
          <w:i/>
          <w:iCs/>
        </w:rPr>
        <w:t>Department of Communication Disorders and Sciences, University of Oregon, Eugene, Oregon (Drs. Wright and Sohlberg); Department of Kinesiology and Rehabilitation Science and the Hawaii Concussion Awareness and Management Program (Mr. Furutani and Dr. Murata); Department of Communication Sciences and Disorders (Dr. Mashima), University of Hawaii at Manoa, Honolulu, Hawaii</w:t>
      </w:r>
    </w:p>
    <w:p w14:paraId="1DA64897" w14:textId="77777777" w:rsidR="00C02CFC" w:rsidRDefault="00C02CFC" w:rsidP="00C02CFC">
      <w:pPr>
        <w:ind w:firstLine="720"/>
        <w:rPr>
          <w:b/>
          <w:bCs/>
          <w:i/>
          <w:iCs/>
        </w:rPr>
      </w:pPr>
    </w:p>
    <w:p w14:paraId="6419E6A1" w14:textId="764DB1AE" w:rsidR="00C02CFC" w:rsidRPr="00144C2A" w:rsidRDefault="00C02CFC" w:rsidP="00C02CFC">
      <w:pPr>
        <w:ind w:firstLine="720"/>
        <w:rPr>
          <w:i/>
          <w:iCs/>
        </w:rPr>
      </w:pPr>
      <w:r w:rsidRPr="00AE5B74">
        <w:rPr>
          <w:b/>
          <w:bCs/>
          <w:i/>
          <w:iCs/>
        </w:rPr>
        <w:t>Corresponding Author:</w:t>
      </w:r>
      <w:r>
        <w:rPr>
          <w:b/>
          <w:bCs/>
          <w:i/>
          <w:iCs/>
        </w:rPr>
        <w:t xml:space="preserve"> </w:t>
      </w:r>
      <w:r w:rsidRPr="00144C2A">
        <w:rPr>
          <w:i/>
          <w:iCs/>
        </w:rPr>
        <w:t xml:space="preserve">Jim Wright, M.A., CCC-SLP, Department of Communication Disorders &amp; Sciences, University of Oregon, 5284 University of Oregon, Eugene, OR 97403. (jwrigh16@uoregon.edu) </w:t>
      </w:r>
    </w:p>
    <w:p w14:paraId="50B193A4" w14:textId="77777777" w:rsidR="00C02CFC" w:rsidRPr="00144C2A" w:rsidRDefault="00C02CFC" w:rsidP="00C02CFC">
      <w:r>
        <w:rPr>
          <w:b/>
          <w:bCs/>
          <w:i/>
          <w:iCs/>
        </w:rPr>
        <w:tab/>
        <w:t xml:space="preserve">Conflict of Interest Statement: </w:t>
      </w:r>
      <w:r>
        <w:t xml:space="preserve">There are no conflicts of interest. </w:t>
      </w:r>
    </w:p>
    <w:p w14:paraId="4779DCA9" w14:textId="77777777" w:rsidR="00C02CFC" w:rsidRDefault="00C02CFC" w:rsidP="00C02CFC">
      <w:r>
        <w:rPr>
          <w:b/>
          <w:bCs/>
          <w:i/>
          <w:iCs/>
        </w:rPr>
        <w:tab/>
        <w:t xml:space="preserve">Funding Statement: </w:t>
      </w:r>
      <w:r>
        <w:t xml:space="preserve">The authors did not receive funding for the completion of this work. </w:t>
      </w:r>
    </w:p>
    <w:p w14:paraId="6A38AABA" w14:textId="5AA1B16A" w:rsidR="00C02CFC" w:rsidRDefault="00C02CFC" w:rsidP="006065DB">
      <w:pPr>
        <w:spacing w:line="240" w:lineRule="auto"/>
        <w:rPr>
          <w:rFonts w:cs="Times New Roman"/>
        </w:rPr>
      </w:pPr>
    </w:p>
    <w:p w14:paraId="082003A8" w14:textId="7229F63F" w:rsidR="006065DB" w:rsidRDefault="006065DB" w:rsidP="006065DB">
      <w:pPr>
        <w:spacing w:line="240" w:lineRule="auto"/>
        <w:rPr>
          <w:rFonts w:cs="Times New Roman"/>
        </w:rPr>
      </w:pPr>
    </w:p>
    <w:p w14:paraId="3092816C" w14:textId="77777777" w:rsidR="006065DB" w:rsidRDefault="006065DB" w:rsidP="006065DB">
      <w:pPr>
        <w:spacing w:line="240" w:lineRule="auto"/>
        <w:jc w:val="center"/>
        <w:rPr>
          <w:rFonts w:cs="Times New Roman"/>
          <w:b/>
          <w:bCs/>
        </w:rPr>
      </w:pPr>
      <w:r>
        <w:rPr>
          <w:rFonts w:cs="Times New Roman"/>
          <w:b/>
          <w:bCs/>
        </w:rPr>
        <w:lastRenderedPageBreak/>
        <w:t>Abstract</w:t>
      </w:r>
    </w:p>
    <w:p w14:paraId="4FCBB1D9" w14:textId="77777777" w:rsidR="006065DB" w:rsidRDefault="006065DB" w:rsidP="006065DB">
      <w:pPr>
        <w:spacing w:line="240" w:lineRule="auto"/>
        <w:jc w:val="center"/>
        <w:rPr>
          <w:rFonts w:cs="Times New Roman"/>
          <w:b/>
          <w:bCs/>
        </w:rPr>
      </w:pPr>
    </w:p>
    <w:p w14:paraId="4ED8C739" w14:textId="69EC76D4" w:rsidR="006065DB" w:rsidRDefault="006065DB" w:rsidP="006065DB">
      <w:pPr>
        <w:rPr>
          <w:rFonts w:cs="Times New Roman"/>
        </w:rPr>
      </w:pPr>
      <w:r>
        <w:rPr>
          <w:rFonts w:cs="Times New Roman"/>
          <w:b/>
          <w:bCs/>
        </w:rPr>
        <w:t>Purpose:</w:t>
      </w:r>
      <w:r>
        <w:rPr>
          <w:rFonts w:cs="Times New Roman"/>
        </w:rPr>
        <w:t xml:space="preserve"> The purpose of this retrospective study was to investigate the trajectories of symptoms during concussion recovery and to investigate whether symptom cluster severity ratings are different between sexes. </w:t>
      </w:r>
      <w:r>
        <w:rPr>
          <w:rFonts w:cs="Times New Roman"/>
          <w:b/>
          <w:bCs/>
        </w:rPr>
        <w:t xml:space="preserve">Method: </w:t>
      </w:r>
      <w:r w:rsidR="00171158">
        <w:rPr>
          <w:rFonts w:cs="Times New Roman"/>
        </w:rPr>
        <w:t xml:space="preserve">This study consisted of retrospective analyses of concussion data from adolescent athletes ages 13 through 18 who sustained concussions between the 2007-2008 and 2019-2020 academic school years in the State of Hawaii. </w:t>
      </w:r>
      <w:r w:rsidR="00BF7479">
        <w:rPr>
          <w:rFonts w:cs="Times New Roman"/>
        </w:rPr>
        <w:t xml:space="preserve">A total of </w:t>
      </w:r>
      <w:r w:rsidR="00171158">
        <w:rPr>
          <w:rFonts w:cs="Times New Roman"/>
        </w:rPr>
        <w:t>18,294 injuries were identified for analysis, which were divided into four groups corresponding to the number of Immediate Post-Concussion Assessment and Cognitive Testing (ImPACT) post-injury tests completed. The primary outcome measure analyzed was the Post-Concussion Symptom Scale (PCSS), which was rated during every ImPACT test completion. PCSS severity ratings were rescaled with a min-max normalization</w:t>
      </w:r>
      <w:r w:rsidR="00055A38">
        <w:rPr>
          <w:rFonts w:cs="Times New Roman"/>
        </w:rPr>
        <w:t xml:space="preserve">, ratings were organized by symptom cluster, and a series of two-way between-subjects analysis of variance (ANOVA) were calculated to evaluate a potential interaction effect between symptom cluster severity rating and sex. </w:t>
      </w:r>
      <w:r w:rsidR="00055A38">
        <w:rPr>
          <w:rFonts w:cs="Times New Roman"/>
          <w:b/>
          <w:bCs/>
        </w:rPr>
        <w:t xml:space="preserve">Results: </w:t>
      </w:r>
      <w:r w:rsidR="00055A38">
        <w:rPr>
          <w:rFonts w:cs="Times New Roman"/>
        </w:rPr>
        <w:t xml:space="preserve">Students consistently rated symptoms from the headache-migraine, sleep, and cognitive clusters with the highest severity and frequency. Females were observed to rate symptoms with higher severity than males across direct comparison of symptom clusters. Students who completed multiple ImPACT tests during recovery reported significantly higher symptom severity at the time of post-injury test one. </w:t>
      </w:r>
      <w:r w:rsidR="00055A38">
        <w:rPr>
          <w:rFonts w:cs="Times New Roman"/>
          <w:b/>
          <w:bCs/>
        </w:rPr>
        <w:t xml:space="preserve">Conclusions: </w:t>
      </w:r>
      <w:r w:rsidR="0025040A">
        <w:rPr>
          <w:rFonts w:cs="Times New Roman"/>
        </w:rPr>
        <w:t>The r</w:t>
      </w:r>
      <w:r w:rsidR="00055A38">
        <w:rPr>
          <w:rFonts w:cs="Times New Roman"/>
        </w:rPr>
        <w:t xml:space="preserve">esults aligned with previous research evaluating symptom reporting between sexes and symptom type. </w:t>
      </w:r>
      <w:r w:rsidR="0025040A">
        <w:rPr>
          <w:rFonts w:cs="Times New Roman"/>
        </w:rPr>
        <w:t xml:space="preserve">Implications for how the results of symptom severity trends and trajectories may influence the development of empirically driven return-to-learn (RTL) guidelines are discussed. </w:t>
      </w:r>
    </w:p>
    <w:p w14:paraId="02D79CA8" w14:textId="251DBBAA" w:rsidR="00BF7479" w:rsidRPr="00BF7479" w:rsidRDefault="00BF7479" w:rsidP="006065DB">
      <w:pPr>
        <w:rPr>
          <w:rFonts w:cs="Times New Roman"/>
          <w:i/>
          <w:iCs/>
        </w:rPr>
      </w:pPr>
      <w:r>
        <w:rPr>
          <w:rFonts w:cs="Times New Roman"/>
          <w:b/>
          <w:bCs/>
          <w:i/>
          <w:iCs/>
        </w:rPr>
        <w:t>Keywords</w:t>
      </w:r>
      <w:r>
        <w:rPr>
          <w:rFonts w:cs="Times New Roman"/>
          <w:b/>
          <w:bCs/>
        </w:rPr>
        <w:t>:</w:t>
      </w:r>
      <w:r>
        <w:rPr>
          <w:rFonts w:cs="Times New Roman"/>
        </w:rPr>
        <w:t xml:space="preserve"> </w:t>
      </w:r>
      <w:r>
        <w:rPr>
          <w:rFonts w:cs="Times New Roman"/>
          <w:i/>
          <w:iCs/>
        </w:rPr>
        <w:t>concussion symptom severity and trajectory; Post-Concussion Symptom Scale (PCSS); return-to-learn (RTL)</w:t>
      </w:r>
    </w:p>
    <w:p w14:paraId="471F2537" w14:textId="40F7653A" w:rsidR="00126217" w:rsidRDefault="006065DB" w:rsidP="00BF7479">
      <w:pPr>
        <w:spacing w:line="240" w:lineRule="auto"/>
        <w:jc w:val="center"/>
        <w:rPr>
          <w:b/>
          <w:bCs/>
        </w:rPr>
      </w:pPr>
      <w:r>
        <w:rPr>
          <w:rFonts w:cs="Times New Roman"/>
          <w:b/>
          <w:bCs/>
        </w:rPr>
        <w:br w:type="page"/>
      </w:r>
      <w:r w:rsidR="00126217" w:rsidRPr="00C02CFC">
        <w:rPr>
          <w:b/>
          <w:bCs/>
        </w:rPr>
        <w:lastRenderedPageBreak/>
        <w:t>Introduction</w:t>
      </w:r>
    </w:p>
    <w:p w14:paraId="6DF3292D" w14:textId="77777777" w:rsidR="00BF7479" w:rsidRPr="00C02CFC" w:rsidRDefault="00BF7479" w:rsidP="00BF7479">
      <w:pPr>
        <w:spacing w:line="240" w:lineRule="auto"/>
        <w:rPr>
          <w:rFonts w:cs="Times New Roman"/>
          <w:b/>
          <w:bCs/>
        </w:rPr>
      </w:pPr>
    </w:p>
    <w:p w14:paraId="45AE0182" w14:textId="0EB0013C" w:rsidR="00CB05E6" w:rsidRDefault="005804A0" w:rsidP="005804A0">
      <w:pPr>
        <w:pStyle w:val="Heading1"/>
        <w:jc w:val="left"/>
        <w:rPr>
          <w:b w:val="0"/>
          <w:bCs w:val="0"/>
        </w:rPr>
      </w:pPr>
      <w:r>
        <w:rPr>
          <w:b w:val="0"/>
          <w:bCs w:val="0"/>
        </w:rPr>
        <w:tab/>
      </w:r>
      <w:ins w:id="0" w:author="Jim Wright" w:date="2021-10-06T13:00:00Z">
        <w:r w:rsidR="00C92B82">
          <w:rPr>
            <w:b w:val="0"/>
            <w:bCs w:val="0"/>
          </w:rPr>
          <w:t xml:space="preserve">The </w:t>
        </w:r>
        <w:r w:rsidR="004D0D10">
          <w:rPr>
            <w:b w:val="0"/>
            <w:bCs w:val="0"/>
          </w:rPr>
          <w:t>annual incidence of traumatic brain injuries</w:t>
        </w:r>
      </w:ins>
      <w:ins w:id="1" w:author="Jim Wright" w:date="2021-10-06T13:03:00Z">
        <w:r w:rsidR="004D0D10">
          <w:rPr>
            <w:b w:val="0"/>
            <w:bCs w:val="0"/>
          </w:rPr>
          <w:t xml:space="preserve"> (TBI)</w:t>
        </w:r>
      </w:ins>
      <w:ins w:id="2" w:author="Jim Wright" w:date="2021-10-06T13:00:00Z">
        <w:r w:rsidR="004D0D10">
          <w:rPr>
            <w:b w:val="0"/>
            <w:bCs w:val="0"/>
          </w:rPr>
          <w:t xml:space="preserve"> in the United States (US) </w:t>
        </w:r>
      </w:ins>
      <w:ins w:id="3" w:author="Jim Wright" w:date="2021-10-06T13:01:00Z">
        <w:r w:rsidR="004D0D10">
          <w:rPr>
            <w:b w:val="0"/>
            <w:bCs w:val="0"/>
          </w:rPr>
          <w:t>is estimated to be 538/100,000 individuals</w:t>
        </w:r>
      </w:ins>
      <w:ins w:id="4" w:author="Jim Wright" w:date="2021-10-06T13:02:00Z">
        <w:r w:rsidR="004D0D10">
          <w:rPr>
            <w:b w:val="0"/>
            <w:bCs w:val="0"/>
          </w:rPr>
          <w:t>, and the Centers for Disease Control and Prevention has reported that as many as 3.8 million sport-</w:t>
        </w:r>
      </w:ins>
      <w:ins w:id="5" w:author="Jim Wright" w:date="2021-10-06T13:03:00Z">
        <w:r w:rsidR="004D0D10">
          <w:rPr>
            <w:b w:val="0"/>
            <w:bCs w:val="0"/>
          </w:rPr>
          <w:t xml:space="preserve">related TBIs occur annually, where the vast majority of injuries are classified as concussions </w:t>
        </w:r>
      </w:ins>
      <w:r w:rsidR="004D0D10">
        <w:rPr>
          <w:b w:val="0"/>
          <w:bCs w:val="0"/>
        </w:rPr>
        <w:fldChar w:fldCharType="begin" w:fldLock="1"/>
      </w:r>
      <w:r w:rsidR="000D3CC2">
        <w:rPr>
          <w:b w:val="0"/>
          <w:bCs w:val="0"/>
        </w:rPr>
        <w:instrText>ADDIN CSL_CITATION {"citationItems":[{"id":"ITEM-1","itemData":{"DOI":"10.1016/j.spen.2019.03.003","ISSN":"15580776","PMID":"31235026","abstract":"The term “concussion” is often ambiguous for patients and caregivers, and likewise for many practitioners the definition remains imprecise. Our understanding of concussion over the last several years has grown and evolved due to the extensive data that is now being collected, and similarly, our definition of the term should too. While there is now more data and literature becoming available regarding pediatric concussion, it seems that there remains a lack of clarity and agreement about the definition and classification of concussion. This article aims to provide a brief review of the available literature on pediatric concussion definition and classifications, and hopefully present the most recent precise and accepted definition and classification system. Surely the definition of concussion will continue to evolve as new knowledge develops.","author":[{"dropping-particle":"","family":"Kazl","given":"Cassandra","non-dropping-particle":"","parse-names":false,"suffix":""},{"dropping-particle":"","family":"Torres","given":"Alcy","non-dropping-particle":"","parse-names":false,"suffix":""}],"container-title":"Seminars in Pediatric Neurology","id":"ITEM-1","issued":{"date-parts":[["2019"]]},"page":"9-13","publisher":"Elsevier Inc.","title":"Definition, classification, and epidemiology of concussion","type":"article-journal","volume":"30"},"uris":["http://www.mendeley.com/documents/?uuid=9ebd4e21-c399-4143-9065-cec6ab8e5f19"]}],"mendeley":{"formattedCitation":"(Kazl &amp; Torres, 2019)","plainTextFormattedCitation":"(Kazl &amp; Torres, 2019)","previouslyFormattedCitation":"(Kazl &amp; Torres, 2019)"},"properties":{"noteIndex":0},"schema":"https://github.com/citation-style-language/schema/raw/master/csl-citation.json"}</w:instrText>
      </w:r>
      <w:r w:rsidR="004D0D10">
        <w:rPr>
          <w:b w:val="0"/>
          <w:bCs w:val="0"/>
        </w:rPr>
        <w:fldChar w:fldCharType="separate"/>
      </w:r>
      <w:r w:rsidR="004D0D10" w:rsidRPr="004D0D10">
        <w:rPr>
          <w:b w:val="0"/>
          <w:bCs w:val="0"/>
          <w:noProof/>
        </w:rPr>
        <w:t>(Kazl &amp; Torres, 2019)</w:t>
      </w:r>
      <w:r w:rsidR="004D0D10">
        <w:rPr>
          <w:b w:val="0"/>
          <w:bCs w:val="0"/>
        </w:rPr>
        <w:fldChar w:fldCharType="end"/>
      </w:r>
      <w:ins w:id="6" w:author="Jim Wright" w:date="2021-10-06T13:05:00Z">
        <w:r w:rsidR="004D0D10">
          <w:rPr>
            <w:b w:val="0"/>
            <w:bCs w:val="0"/>
          </w:rPr>
          <w:t xml:space="preserve">. </w:t>
        </w:r>
      </w:ins>
      <w:del w:id="7" w:author="Jim Wright" w:date="2021-10-06T13:05:00Z">
        <w:r w:rsidDel="004D0D10">
          <w:rPr>
            <w:b w:val="0"/>
            <w:bCs w:val="0"/>
          </w:rPr>
          <w:delText>Annually, individuals in the United States</w:delText>
        </w:r>
        <w:r w:rsidR="005E6C20" w:rsidDel="004D0D10">
          <w:rPr>
            <w:b w:val="0"/>
            <w:bCs w:val="0"/>
          </w:rPr>
          <w:delText xml:space="preserve"> (US)</w:delText>
        </w:r>
        <w:r w:rsidDel="004D0D10">
          <w:rPr>
            <w:b w:val="0"/>
            <w:bCs w:val="0"/>
          </w:rPr>
          <w:delText xml:space="preserve"> sustain 1.7 million traumatic brain injuries with 70-90% of all injuries classified as concussion </w:delText>
        </w:r>
        <w:r w:rsidDel="004D0D10">
          <w:rPr>
            <w:b w:val="0"/>
            <w:bCs w:val="0"/>
          </w:rPr>
          <w:fldChar w:fldCharType="begin" w:fldLock="1"/>
        </w:r>
        <w:r w:rsidR="005E6C20" w:rsidRPr="004D0D10" w:rsidDel="004D0D10">
          <w:rPr>
            <w:b w:val="0"/>
            <w:bCs w:val="0"/>
          </w:rPr>
          <w:del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delInstrText>
        </w:r>
        <w:r w:rsidDel="004D0D10">
          <w:rPr>
            <w:b w:val="0"/>
            <w:bCs w:val="0"/>
          </w:rPr>
          <w:fldChar w:fldCharType="separate"/>
        </w:r>
        <w:r w:rsidRPr="004D0D10" w:rsidDel="004D0D10">
          <w:rPr>
            <w:b w:val="0"/>
            <w:bCs w:val="0"/>
            <w:noProof/>
          </w:rPr>
          <w:delText>(Arbabi et al., 2020)</w:delText>
        </w:r>
        <w:r w:rsidDel="004D0D10">
          <w:rPr>
            <w:b w:val="0"/>
            <w:bCs w:val="0"/>
          </w:rPr>
          <w:fldChar w:fldCharType="end"/>
        </w:r>
        <w:r w:rsidDel="004D0D10">
          <w:rPr>
            <w:b w:val="0"/>
            <w:bCs w:val="0"/>
          </w:rPr>
          <w:delText>.</w:delText>
        </w:r>
        <w:r w:rsidR="00864939" w:rsidDel="004D0D10">
          <w:rPr>
            <w:b w:val="0"/>
            <w:bCs w:val="0"/>
          </w:rPr>
          <w:delText xml:space="preserve"> </w:delText>
        </w:r>
        <w:r w:rsidR="00CE4E21" w:rsidDel="004D0D10">
          <w:rPr>
            <w:b w:val="0"/>
            <w:bCs w:val="0"/>
          </w:rPr>
          <w:delText xml:space="preserve">Between the years of 2010-2016, an average of 283,000 children </w:delText>
        </w:r>
        <w:r w:rsidR="00294A7B" w:rsidDel="004D0D10">
          <w:rPr>
            <w:b w:val="0"/>
            <w:bCs w:val="0"/>
          </w:rPr>
          <w:delText>under 18 years of age</w:delText>
        </w:r>
        <w:r w:rsidR="00CE4E21" w:rsidDel="004D0D10">
          <w:rPr>
            <w:b w:val="0"/>
            <w:bCs w:val="0"/>
          </w:rPr>
          <w:delText xml:space="preserve"> years sought emergency department (ED) care for sports- and recreation-related TBIs </w:delText>
        </w:r>
        <w:r w:rsidR="00CE4E21" w:rsidDel="004D0D10">
          <w:rPr>
            <w:b w:val="0"/>
            <w:bCs w:val="0"/>
          </w:rPr>
          <w:fldChar w:fldCharType="begin" w:fldLock="1"/>
        </w:r>
        <w:r w:rsidR="00CE4E21" w:rsidDel="004D0D10">
          <w:rPr>
            <w:b w:val="0"/>
            <w:bCs w:val="0"/>
          </w:rPr>
          <w:del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delInstrText>
        </w:r>
        <w:r w:rsidR="00CE4E21" w:rsidDel="004D0D10">
          <w:rPr>
            <w:b w:val="0"/>
            <w:bCs w:val="0"/>
          </w:rPr>
          <w:fldChar w:fldCharType="separate"/>
        </w:r>
        <w:r w:rsidR="00CE4E21" w:rsidRPr="00CE4E21" w:rsidDel="004D0D10">
          <w:rPr>
            <w:b w:val="0"/>
            <w:bCs w:val="0"/>
            <w:noProof/>
          </w:rPr>
          <w:delText>(Sarmiento et al., 2019)</w:delText>
        </w:r>
        <w:r w:rsidR="00CE4E21" w:rsidDel="004D0D10">
          <w:rPr>
            <w:b w:val="0"/>
            <w:bCs w:val="0"/>
          </w:rPr>
          <w:fldChar w:fldCharType="end"/>
        </w:r>
        <w:r w:rsidR="00CE4E21" w:rsidDel="004D0D10">
          <w:rPr>
            <w:b w:val="0"/>
            <w:bCs w:val="0"/>
          </w:rPr>
          <w:delText xml:space="preserve">. </w:delText>
        </w:r>
      </w:del>
      <w:r w:rsidR="00CE4E21">
        <w:rPr>
          <w:b w:val="0"/>
          <w:bCs w:val="0"/>
        </w:rPr>
        <w:t xml:space="preserve">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B56CB0">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2105/AJPH.2016.303154","ISSN":"15410048","PMID":"27196651","abstract":"Objectives. To determine whether concussed students experience greater academic dysfunction than students who sustain other injuries. Methods. We conducted a prospective cohort study from September 2013 through January 2015 involving high school and college students who visited 3 emergency departments in the Rochester, New York, area. Using telephone surveys, we compared self-reported academic dysfunction between 70 students with concussions and a comparison group of 108 students with extremity injuries at 1 week and 1 month after injury. Results. At 1 week after injury, academic dysfunction scores were approximately 16 points higher (b = 16.20; 95% confidence interval = 6.39, 26.00) on a 174-point scale in the concussed group than in the extremity injury group. Although there were no differences overall at 1-month after injury, female students in the concussion group and those with a history of 2 or more prior concussions were more likely to report academic dysfunction. Conclusions. Our results showed academic dysfunction among concussed students, especially female students and those with multiple prior concussions, 1 week after their injury. Such effects appeared to largely resolve after 1 month. Our findings support the need for academic adjustments for concussed students.","author":[{"dropping-particle":"","family":"Wasserman","given":"Erin B.","non-dropping-particle":"","parse-names":false,"suffix":""},{"dropping-particle":"","family":"Bazarian","given":"Jeffrey J.","non-dropping-particle":"","parse-names":false,"suffix":""},{"dropping-particle":"","family":"Mapstone","given":"Mark","non-dropping-particle":"","parse-names":false,"suffix":""},{"dropping-particle":"","family":"Block","given":"Robert","non-dropping-particle":"","parse-names":false,"suffix":""},{"dropping-particle":"","family":"Wijngaarden","given":"Edwin","non-dropping-particle":"Van","parse-names":false,"suffix":""}],"container-title":"American Journal of Public Health","id":"ITEM-2","issue":"7","issued":{"date-parts":[["2016"]]},"page":"1247-1253","title":"Academic dysfunction after a concussion among US high school and college students","type":"article-journal","volume":"106"},"uris":["http://www.mendeley.com/documents/?uuid=16220458-a963-4e3f-9232-9082fbda93ec"]}],"mendeley":{"formattedCitation":"(Ransom et al., 2015; Wasserman et al., 2016)","plainTextFormattedCitation":"(Ransom et al., 2015; Wasserman et al., 2016)","previouslyFormattedCitation":"(Ransom et al., 2015; Wasserman et al., 2016)"},"properties":{"noteIndex":0},"schema":"https://github.com/citation-style-language/schema/raw/master/csl-citation.json"}</w:instrText>
      </w:r>
      <w:r w:rsidR="007055F5">
        <w:rPr>
          <w:b w:val="0"/>
          <w:bCs w:val="0"/>
        </w:rPr>
        <w:fldChar w:fldCharType="separate"/>
      </w:r>
      <w:r w:rsidR="00B56CB0" w:rsidRPr="00B56CB0">
        <w:rPr>
          <w:b w:val="0"/>
          <w:bCs w:val="0"/>
          <w:noProof/>
        </w:rPr>
        <w:t>(Ransom et al., 2015; Wasserman et al., 2016)</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4F0B4CAC" w14:textId="77777777" w:rsidR="00C92B82" w:rsidRDefault="00CB05E6" w:rsidP="005804A0">
      <w:pPr>
        <w:pStyle w:val="Heading1"/>
        <w:jc w:val="left"/>
        <w:rPr>
          <w:ins w:id="8" w:author="Jim Wright" w:date="2021-10-06T12:48:00Z"/>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xml:space="preserve">. </w:t>
      </w:r>
    </w:p>
    <w:p w14:paraId="53F5851B" w14:textId="41E37BA5" w:rsidR="00CB05E6" w:rsidRDefault="00306F7C" w:rsidP="007F2B6B">
      <w:pPr>
        <w:pStyle w:val="Heading1"/>
        <w:ind w:firstLine="720"/>
        <w:jc w:val="left"/>
        <w:rPr>
          <w:b w:val="0"/>
          <w:bCs w:val="0"/>
        </w:rPr>
      </w:pPr>
      <w:r>
        <w:rPr>
          <w:b w:val="0"/>
          <w:bCs w:val="0"/>
        </w:rPr>
        <w:t>Another consistency</w:t>
      </w:r>
      <w:r w:rsidR="009F7981">
        <w:rPr>
          <w:b w:val="0"/>
          <w:bCs w:val="0"/>
        </w:rPr>
        <w:t xml:space="preserve"> in the literature examining concussion profiles</w:t>
      </w:r>
      <w:r>
        <w:rPr>
          <w:b w:val="0"/>
          <w:bCs w:val="0"/>
        </w:rPr>
        <w:t xml:space="preserve"> is the finding </w:t>
      </w:r>
      <w:r w:rsidR="00703950">
        <w:rPr>
          <w:b w:val="0"/>
          <w:bCs w:val="0"/>
        </w:rPr>
        <w:t>that females</w:t>
      </w:r>
      <w:r>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5F0E9505"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25DCA">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Paul McCrory et al., 2017)","manualFormatting":"(McCrory et al., 2017)","plainTextFormattedCitation":"(Paul McCrory et al., 2017)","previouslyFormattedCitation":"(Paul McCrory et al., 2017)"},"properties":{"noteIndex":0},"schema":"https://github.com/citation-style-language/schema/raw/master/csl-citation.json"}</w:instrText>
      </w:r>
      <w:r w:rsidR="00131408">
        <w:rPr>
          <w:b w:val="0"/>
          <w:bCs w:val="0"/>
        </w:rPr>
        <w:fldChar w:fldCharType="separate"/>
      </w:r>
      <w:r w:rsidR="00034965" w:rsidRPr="00034965">
        <w:rPr>
          <w:b w:val="0"/>
          <w:bCs w:val="0"/>
          <w:noProof/>
        </w:rPr>
        <w:t>(McCrory et al., 2017)</w:t>
      </w:r>
      <w:r w:rsidR="00131408">
        <w:rPr>
          <w:b w:val="0"/>
          <w:bCs w:val="0"/>
        </w:rPr>
        <w:fldChar w:fldCharType="end"/>
      </w:r>
      <w:r w:rsidR="004B23DF">
        <w:rPr>
          <w:b w:val="0"/>
          <w:bCs w:val="0"/>
        </w:rPr>
        <w:t xml:space="preserve">. It </w:t>
      </w:r>
      <w:r w:rsidR="003A5CB9">
        <w:rPr>
          <w:b w:val="0"/>
          <w:bCs w:val="0"/>
        </w:rPr>
        <w:t>was</w:t>
      </w:r>
      <w:r w:rsidR="00325B4B">
        <w:rPr>
          <w:b w:val="0"/>
          <w:bCs w:val="0"/>
        </w:rPr>
        <w:t xml:space="preserve">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xml:space="preserve">. Recent </w:t>
      </w:r>
      <w:r w:rsidR="00325B4B">
        <w:rPr>
          <w:b w:val="0"/>
          <w:bCs w:val="0"/>
        </w:rPr>
        <w:lastRenderedPageBreak/>
        <w:t>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E569D3">
        <w:rPr>
          <w:b w:val="0"/>
          <w:bCs w:val="0"/>
        </w:rPr>
        <w:t>However,</w:t>
      </w:r>
      <w:r w:rsidR="00353922" w:rsidRPr="00E569D3">
        <w:rPr>
          <w:b w:val="0"/>
          <w:bCs w:val="0"/>
        </w:rPr>
        <w:t xml:space="preserve"> RTP </w:t>
      </w:r>
      <w:r w:rsidR="003A6C79" w:rsidRPr="00E569D3">
        <w:rPr>
          <w:b w:val="0"/>
          <w:bCs w:val="0"/>
        </w:rPr>
        <w:t>studies</w:t>
      </w:r>
      <w:r w:rsidR="00353922" w:rsidRPr="00E569D3">
        <w:rPr>
          <w:b w:val="0"/>
          <w:bCs w:val="0"/>
        </w:rPr>
        <w:t xml:space="preserve"> provide</w:t>
      </w:r>
      <w:r w:rsidR="00C54EE0" w:rsidRPr="00E569D3">
        <w:rPr>
          <w:b w:val="0"/>
          <w:bCs w:val="0"/>
        </w:rPr>
        <w:t xml:space="preserve"> </w:t>
      </w:r>
      <w:r w:rsidR="008C5991" w:rsidRPr="00E569D3">
        <w:rPr>
          <w:b w:val="0"/>
          <w:bCs w:val="0"/>
        </w:rPr>
        <w:t xml:space="preserve">limited </w:t>
      </w:r>
      <w:r w:rsidR="00C54EE0" w:rsidRPr="00E569D3">
        <w:rPr>
          <w:b w:val="0"/>
          <w:bCs w:val="0"/>
        </w:rPr>
        <w:t xml:space="preserve">insight </w:t>
      </w:r>
      <w:r w:rsidR="00353922" w:rsidRPr="00E569D3">
        <w:rPr>
          <w:b w:val="0"/>
          <w:bCs w:val="0"/>
        </w:rPr>
        <w:t>into</w:t>
      </w:r>
      <w:r w:rsidR="00C54EE0" w:rsidRPr="00E569D3">
        <w:rPr>
          <w:b w:val="0"/>
          <w:bCs w:val="0"/>
        </w:rPr>
        <w:t xml:space="preserve"> the acute window of time students may be most at risk for experiencing academic challenges following a concussion</w:t>
      </w:r>
      <w:r w:rsidR="008969C3">
        <w:rPr>
          <w:b w:val="0"/>
          <w:bCs w:val="0"/>
        </w:rPr>
        <w:t xml:space="preserve"> </w:t>
      </w:r>
      <w:r w:rsidR="008969C3">
        <w:rPr>
          <w:b w:val="0"/>
          <w:bCs w:val="0"/>
        </w:rPr>
        <w:fldChar w:fldCharType="begin" w:fldLock="1"/>
      </w:r>
      <w:r w:rsidR="00D846C5">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mendeley":{"formattedCitation":"(Gioia, 2016; Tamura et al., 2020)","plainTextFormattedCitation":"(Gioia, 2016; Tamura et al., 2020)","previouslyFormattedCitation":"(Gioia, 2016; Tamura et al., 2020)"},"properties":{"noteIndex":0},"schema":"https://github.com/citation-style-language/schema/raw/master/csl-citation.json"}</w:instrText>
      </w:r>
      <w:r w:rsidR="008969C3">
        <w:rPr>
          <w:b w:val="0"/>
          <w:bCs w:val="0"/>
        </w:rPr>
        <w:fldChar w:fldCharType="separate"/>
      </w:r>
      <w:r w:rsidR="008969C3" w:rsidRPr="008969C3">
        <w:rPr>
          <w:b w:val="0"/>
          <w:bCs w:val="0"/>
          <w:noProof/>
        </w:rPr>
        <w:t>(Gioia, 2016; Tamura et al., 2020)</w:t>
      </w:r>
      <w:r w:rsidR="008969C3">
        <w:rPr>
          <w:b w:val="0"/>
          <w:bCs w:val="0"/>
        </w:rPr>
        <w:fldChar w:fldCharType="end"/>
      </w:r>
      <w:r w:rsidR="00C54EE0" w:rsidRPr="00E569D3">
        <w:rPr>
          <w:b w:val="0"/>
          <w:bCs w:val="0"/>
        </w:rPr>
        <w:t>.</w:t>
      </w:r>
      <w:r w:rsidR="00C54EE0">
        <w:rPr>
          <w:b w:val="0"/>
          <w:bCs w:val="0"/>
        </w:rPr>
        <w:t xml:space="preserve"> </w:t>
      </w:r>
    </w:p>
    <w:p w14:paraId="40A2EC9F" w14:textId="02648D48"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w:t>
      </w:r>
      <w:r w:rsidR="005D4717">
        <w:rPr>
          <w:b w:val="0"/>
          <w:bCs w:val="0"/>
        </w:rPr>
        <w:t xml:space="preserve"> </w:t>
      </w:r>
      <w:r w:rsidR="0057755C">
        <w:rPr>
          <w:b w:val="0"/>
          <w:bCs w:val="0"/>
        </w:rPr>
        <w:t>to</w:t>
      </w:r>
      <w:r w:rsidR="005D4717">
        <w:rPr>
          <w:b w:val="0"/>
          <w:bCs w:val="0"/>
        </w:rPr>
        <w:t xml:space="preserve"> </w:t>
      </w:r>
      <w:r w:rsidR="0057755C">
        <w:rPr>
          <w:b w:val="0"/>
          <w:bCs w:val="0"/>
        </w:rPr>
        <w:t>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3B19FAB5"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w:t>
      </w:r>
      <w:r w:rsidR="00007350">
        <w:rPr>
          <w:b w:val="0"/>
          <w:bCs w:val="0"/>
        </w:rPr>
        <w:t xml:space="preserve">post-concussion </w:t>
      </w:r>
      <w:r>
        <w:rPr>
          <w:b w:val="0"/>
          <w:bCs w:val="0"/>
        </w:rPr>
        <w:t xml:space="preserve">intervent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r>
        <w:rPr>
          <w:b w:val="0"/>
          <w:bCs w:val="0"/>
        </w:rPr>
        <w:t>The third commonalit</w:t>
      </w:r>
      <w:r w:rsidR="00007350">
        <w:rPr>
          <w:b w:val="0"/>
          <w:bCs w:val="0"/>
        </w:rPr>
        <w:t>y</w:t>
      </w:r>
      <w:r>
        <w:rPr>
          <w:b w:val="0"/>
          <w:bCs w:val="0"/>
        </w:rPr>
        <w:t xml:space="preserve">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 xml:space="preserve">(Gioia, 2016; Halstead et al., 2013; McAvoy et </w:t>
      </w:r>
      <w:r w:rsidR="00CC6A87" w:rsidRPr="00CC6A87">
        <w:rPr>
          <w:b w:val="0"/>
          <w:bCs w:val="0"/>
          <w:noProof/>
        </w:rPr>
        <w:lastRenderedPageBreak/>
        <w:t>al., 2020)</w:t>
      </w:r>
      <w:r w:rsidR="00CC6A87" w:rsidRPr="00CC6A87">
        <w:rPr>
          <w:b w:val="0"/>
          <w:bCs w:val="0"/>
        </w:rPr>
        <w:fldChar w:fldCharType="end"/>
      </w:r>
      <w:r w:rsidR="00007350">
        <w:rPr>
          <w:b w:val="0"/>
          <w:bCs w:val="0"/>
        </w:rPr>
        <w:t xml:space="preserve"> </w:t>
      </w:r>
      <w:r w:rsidR="00CC6A87">
        <w:rPr>
          <w:b w:val="0"/>
          <w:bCs w:val="0"/>
        </w:rPr>
        <w:t xml:space="preserve">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w:t>
      </w:r>
      <w:r w:rsidR="00007350">
        <w:rPr>
          <w:b w:val="0"/>
          <w:bCs w:val="0"/>
        </w:rPr>
        <w:t xml:space="preserve"> Critical to the provision of interventions is the need for ongoing symptom monitoring to assess the student’s post-concussion academic, physical, and psychosocial needs.</w:t>
      </w:r>
    </w:p>
    <w:p w14:paraId="042C978E" w14:textId="7C4C3062" w:rsidR="00325B4B" w:rsidRDefault="004B3A7C" w:rsidP="00482C10">
      <w:pPr>
        <w:pStyle w:val="Heading1"/>
        <w:ind w:firstLine="720"/>
        <w:jc w:val="left"/>
        <w:rPr>
          <w:b w:val="0"/>
          <w:bCs w:val="0"/>
        </w:rPr>
      </w:pPr>
      <w:r>
        <w:rPr>
          <w:b w:val="0"/>
          <w:bCs w:val="0"/>
        </w:rPr>
        <w:t>Current RTL guidelines are designed to facilitate the monitoring of symptom recovery of concussed students ostensibly to be able to provide them with academic or other interventions if symptoms do not resolve, and to increase academic engagement as symptoms abate.</w:t>
      </w:r>
      <w:ins w:id="9" w:author="Jim Wright" w:date="2021-10-14T13:22:00Z">
        <w:r w:rsidR="00A25DCA">
          <w:rPr>
            <w:b w:val="0"/>
            <w:bCs w:val="0"/>
          </w:rPr>
          <w:t xml:space="preserve"> </w:t>
        </w:r>
      </w:ins>
      <w:r>
        <w:rPr>
          <w:b w:val="0"/>
          <w:bCs w:val="0"/>
        </w:rPr>
        <w:t xml:space="preserve">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ins w:id="10" w:author="Jim Wright" w:date="2021-10-14T13:31:00Z">
        <w:r w:rsidR="001C0852">
          <w:rPr>
            <w:b w:val="0"/>
            <w:bCs w:val="0"/>
          </w:rPr>
          <w:t>Improved knowledge of symptom trajectories in students is further related to</w:t>
        </w:r>
      </w:ins>
      <w:ins w:id="11" w:author="Jim Wright" w:date="2021-10-14T13:32:00Z">
        <w:r w:rsidR="001C0852">
          <w:rPr>
            <w:b w:val="0"/>
            <w:bCs w:val="0"/>
          </w:rPr>
          <w:t xml:space="preserve"> speech-language pathologists as SLPs have the clinical skillset to be an integral part of the multidisciplinary concussion management team during the RTL process by providing targeted interventions that address cognitive sympt</w:t>
        </w:r>
      </w:ins>
      <w:ins w:id="12" w:author="Jim Wright" w:date="2021-10-14T13:33:00Z">
        <w:r w:rsidR="001C0852">
          <w:rPr>
            <w:b w:val="0"/>
            <w:bCs w:val="0"/>
          </w:rPr>
          <w:t xml:space="preserve">oms and psychoeducation on both headache management and sleep hygiene </w:t>
        </w:r>
      </w:ins>
      <w:r w:rsidR="001C0852">
        <w:rPr>
          <w:b w:val="0"/>
          <w:bCs w:val="0"/>
        </w:rPr>
        <w:fldChar w:fldCharType="begin" w:fldLock="1"/>
      </w:r>
      <w:r w:rsidR="00B56CB0">
        <w:rPr>
          <w:b w:val="0"/>
          <w:bCs w:val="0"/>
        </w:rPr>
        <w:instrText>ADDIN CSL_CITATION {"citationItems":[{"id":"ITEM-1","itemData":{"DOI":"10.1227/NEU.0000000000001447","ISBN":"0000000000","ISSN":"15244040","PMID":"27741219","abstract":"BACKGROUND: Conventional management for concussion involves prescribed rest and progressive return to activity. Recent evidence challenges this notion and suggests that active approaches may be effective for some patients. Previous concussion consensus statements provide limited guidance regarding active treatment. OBJECTIVE: To describe the current landscape of treatment for concussion and to provide summary agreements related to treatment to assist clinicians in the treatment of concussion. METHODS: On October 14 to 16, 2015, the Targeted Evaluation and Active Management (TEAM) Approaches to Treating Concussion meeting was convened in Pittsburgh, Pennsylvania. Thirty-seven concussion experts from neuropsychology, neurology, neurosurgery, sports medicine, physical medicine and rehabilitation, physical therapy, athletic training, and research and 12 individuals representing sport, military, and public health organizations attended the meeting. The 37 experts indicated their agreement on a series of statements using an audience response system clicker device. RESULTS: A total of 16 statements of agreement were supported covering (1) Summary of the Current Approach to Treating Concussion, (2) Heterogeneity and Evolving Clinical Profiles of Concussion, (3) TEAM Approach to Concussion Treatment: Specific Strategies, and (4) Future Directions: A Call to Research. Support (ie, response of agree or somewhat agree) for the statements ranged from to 97% to 100%. CONCLUSION: Concussions are characterized by diverse symptoms and impairments and evolving clinical profiles; recovery varies on the basis of modifying factors, injury severity, and treatments. Active and targeted treatments may enhance recovery after concussion. Research is needed on concussion clinical profiles, biomarkers, and the effectiveness and timing of treatments.","author":[{"dropping-particle":"","family":"Collins","given":"Michael W.","non-dropping-particle":"","parse-names":false,"suffix":""},{"dropping-particle":"","family":"Kontos","given":"Anthony P.","non-dropping-particle":"","parse-names":false,"suffix":""},{"dropping-particle":"","family":"Okonkwo","given":"David O.","non-dropping-particle":"","parse-names":false,"suffix":""},{"dropping-particle":"","family":"Almquist","given":"Jon","non-dropping-particle":"","parse-names":false,"suffix":""},{"dropping-particle":"","family":"Bailes","given":"Julian","non-dropping-particle":"","parse-names":false,"suffix":""},{"dropping-particle":"","family":"Barisa","given":"Mark","non-dropping-particle":"","parse-names":false,"suffix":""},{"dropping-particle":"","family":"Bazarian","given":"Jeffrey","non-dropping-particle":"","parse-names":false,"suffix":""},{"dropping-particle":"","family":"Bloom","given":"O. Josh","non-dropping-particle":"","parse-names":false,"suffix":""},{"dropping-particle":"","family":"Brody","given":"David L.","non-dropping-particle":"","parse-names":false,"suffix":""},{"dropping-particle":"","family":"Cantu","given":"Robert","non-dropping-particle":"","parse-names":false,"suffix":""},{"dropping-particle":"","family":"Cardenas","given":"Javier","non-dropping-particle":"","parse-names":false,"suffix":""},{"dropping-particle":"","family":"Clugston","given":"Jay","non-dropping-particle":"","parse-names":false,"suffix":""},{"dropping-particle":"","family":"Cohen","given":"Randall","non-dropping-particle":"","parse-names":false,"suffix":""},{"dropping-particle":"","family":"Echemendia","given":"Ruben","non-dropping-particle":"","parse-names":false,"suffix":""},{"dropping-particle":"","family":"Elbin","given":"R. J.","non-dropping-particle":"","parse-names":false,"suffix":""},{"dropping-particle":"","family":"Ellenbogen","given":"Richard","non-dropping-particle":"","parse-names":false,"suffix":""},{"dropping-particle":"","family":"Fonseca","given":"Janna","non-dropping-particle":"","parse-names":false,"suffix":""},{"dropping-particle":"","family":"Gioia","given":"Gerard","non-dropping-particle":"","parse-names":false,"suffix":""},{"dropping-particle":"","family":"Guskiewicz","given":"Kevin","non-dropping-particle":"","parse-names":false,"suffix":""},{"dropping-particle":"","family":"Heyer","given":"Robert","non-dropping-particle":"","parse-names":false,"suffix":""},{"dropping-particle":"","family":"Hotz","given":"Gillian","non-dropping-particle":"","parse-names":false,"suffix":""},{"dropping-particle":"","family":"Iverson","given":"Grant L.","non-dropping-particle":"","parse-names":false,"suffix":""},{"dropping-particle":"","family":"Jordan","given":"Barry","non-dropping-particle":"","parse-names":false,"suffix":""},{"dropping-particle":"","family":"Manley","given":"Geoffrey","non-dropping-particle":"","parse-names":false,"suffix":""},{"dropping-particle":"","family":"Maroon","given":"Joseph","non-dropping-particle":"","parse-names":false,"suffix":""},{"dropping-particle":"","family":"McAllister","given":"Thomas","non-dropping-particle":"","parse-names":false,"suffix":""},{"dropping-particle":"","family":"McCrea","given":"Michael","non-dropping-particle":"","parse-names":false,"suffix":""},{"dropping-particle":"","family":"Mucha","given":"Anne","non-dropping-particle":"","parse-names":false,"suffix":""},{"dropping-particle":"","family":"Pieroth","given":"Elizabeth","non-dropping-particle":"","parse-names":false,"suffix":""},{"dropping-particle":"","family":"Podell","given":"Kenneth","non-dropping-particle":"","parse-names":false,"suffix":""},{"dropping-particle":"","family":"Pombo","given":"Matthew","non-dropping-particle":"","parse-names":false,"suffix":""},{"dropping-particle":"","family":"Shetty","given":"Teena","non-dropping-particle":"","parse-names":false,"suffix":""},{"dropping-particle":"","family":"Sills","given":"Allen","non-dropping-particle":"","parse-names":false,"suffix":""},{"dropping-particle":"","family":"Solomon","given":"Gary","non-dropping-particle":"","parse-names":false,"suffix":""},{"dropping-particle":"","family":"Thomas","given":"Danny G.","non-dropping-particle":"","parse-names":false,"suffix":""},{"dropping-particle":"","family":"Valovich McLeod","given":"Tamara C.","non-dropping-particle":"","parse-names":false,"suffix":""},{"dropping-particle":"","family":"Yates","given":"Tony","non-dropping-particle":"","parse-names":false,"suffix":""},{"dropping-particle":"","family":"Zafonte","given":"Ross","non-dropping-particle":"","parse-names":false,"suffix":""}],"container-title":"Neurosurgery","id":"ITEM-1","issue":"6","issued":{"date-parts":[["2016"]]},"page":"912-929","title":"Statements of agreement from the Targeted Evaluation and Active Management (TEAM) approaches to treating concussion meeting held in Pittsburgh, October 15-16, 2015","type":"article-journal","volume":"79"},"uris":["http://www.mendeley.com/documents/?uuid=98a0d0da-e4f9-4d2b-8a47-4254cdd7bc5d"]},{"id":"ITEM-2","itemData":{"author":[{"dropping-particle":"","family":"Ketcham","given":"Caroline J","non-dropping-particle":"","parse-names":false,"suffix":""},{"dropping-particle":"","family":"Bowie","given":"Melissa","non-dropping-particle":"","parse-names":false,"suffix":""},{"dropping-particle":"","family":"Patel","given":"Kirtida","non-dropping-particle":"","parse-names":false,"suffix":""},{"dropping-particle":"","family":"Hall","given":"Eric E","non-dropping-particle":"","parse-names":false,"suffix":""},{"dropping-particle":"","family":"Buckley","given":"Thomas A","non-dropping-particle":"","parse-names":false,"suffix":""},{"dropping-particle":"","family":"Baker","given":"Martin","non-dropping-particle":"","parse-names":false,"suffix":""}],"id":"ITEM-2","issue":"1","issued":{"date-parts":[["2017"]]},"page":"8-13","title":"The value of speech-language pathologists in concussion management","type":"article-journal","volume":"1"},"uris":["http://www.mendeley.com/documents/?uuid=3a33d6c6-f82b-4279-a9e4-fdf989089487"]},{"id":"ITEM-3","itemData":{"DOI":"10.1097/TLD.0000000000000198","ISBN":"0000000000000","author":[{"dropping-particle":"","family":"Wright","given":"Jim","non-dropping-particle":"","parse-names":false,"suffix":""},{"dropping-particle":"","family":"Sohlberg","given":"McKay Moore","non-dropping-particle":"","parse-names":false,"suffix":""},{"dropping-particle":"","family":"Watson-Stites","given":"Ryann","non-dropping-particle":"","parse-names":false,"suffix":""},{"dropping-particle":"","family":"McCart","given":"Melissa","non-dropping-particle":"","parse-names":false,"suffix":""}],"container-title":"Topics in Language Disorders","id":"ITEM-3","issue":"1","issued":{"date-parts":[["2020"]]},"page":"6-35","title":"Identification of key therapy ingredients for SLPs serving on multidisciplinary teams facilitating return to learn for students with prolonged cognitive effects after concussion: A retrospective case series analysis","type":"article-journal","volume":"40"},"uris":["http://www.mendeley.com/documents/?uuid=faf241da-cb27-41b4-bef6-7b0e3f7292f3"]}],"mendeley":{"formattedCitation":"(Collins et al., 2016; Ketcham et al., 2017; Wright et al., 2020)","plainTextFormattedCitation":"(Collins et al., 2016; Ketcham et al., 2017; Wright et al., 2020)","previouslyFormattedCitation":"(Collins et al., 2016; Ketcham et al., 2017; Wright et al., 2020)"},"properties":{"noteIndex":0},"schema":"https://github.com/citation-style-language/schema/raw/master/csl-citation.json"}</w:instrText>
      </w:r>
      <w:r w:rsidR="001C0852">
        <w:rPr>
          <w:b w:val="0"/>
          <w:bCs w:val="0"/>
        </w:rPr>
        <w:fldChar w:fldCharType="separate"/>
      </w:r>
      <w:r w:rsidR="001C0852" w:rsidRPr="001C0852">
        <w:rPr>
          <w:b w:val="0"/>
          <w:bCs w:val="0"/>
          <w:noProof/>
        </w:rPr>
        <w:t>(Collins et al., 2016; Ketcham et al., 2017; Wright et al., 2020)</w:t>
      </w:r>
      <w:r w:rsidR="001C0852">
        <w:rPr>
          <w:b w:val="0"/>
          <w:bCs w:val="0"/>
        </w:rPr>
        <w:fldChar w:fldCharType="end"/>
      </w:r>
      <w:ins w:id="13" w:author="Jim Wright" w:date="2021-10-14T13:34:00Z">
        <w:r w:rsidR="001C0852">
          <w:rPr>
            <w:b w:val="0"/>
            <w:bCs w:val="0"/>
          </w:rPr>
          <w:t>.</w:t>
        </w:r>
      </w:ins>
    </w:p>
    <w:p w14:paraId="27019FC6" w14:textId="28F97C3C" w:rsidR="007F276C" w:rsidRDefault="00CE717E" w:rsidP="007F276C">
      <w:pPr>
        <w:pStyle w:val="Heading2"/>
      </w:pPr>
      <w:r>
        <w:lastRenderedPageBreak/>
        <w:t>Source</w:t>
      </w:r>
      <w:r w:rsidR="007F276C">
        <w:t xml:space="preserve"> of Retrospective Analysis</w:t>
      </w:r>
    </w:p>
    <w:p w14:paraId="61C08E4E" w14:textId="7E1EA90D"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034965">
        <w:t xml:space="preserve"> </w:t>
      </w:r>
      <w:r w:rsidR="00034965">
        <w:fldChar w:fldCharType="begin" w:fldLock="1"/>
      </w:r>
      <w:r w:rsidR="005765DD">
        <w:instrText>ADDIN CSL_CITATION {"citationItems":[{"id":"ITEM-1","itemData":{"DOI":"10.1016/j.pmrj.2013.02.012","ISSN":"19341482","PMID":"23466418","author":[{"dropping-particle":"","family":"McCrory","given":"P.","non-dropping-particle":"","parse-names":false,"suffix":""},{"dropping-particle":"","family":"Meeuwisse","given":"W.","non-dropping-particle":"","parse-names":false,"suffix":""},{"dropping-particle":"","family":"Johnston","given":"K.","non-dropping-particle":"","parse-names":false,"suffix":""},{"dropping-particle":"","family":"Dvorak","given":"J.","non-dropping-particle":"","parse-names":false,"suffix":""},{"dropping-particle":"","family":"Aubry","given":"M.","non-dropping-particle":"","parse-names":false,"suffix":""},{"dropping-particle":"","family":"Molloy","given":"M.","non-dropping-particle":"","parse-names":false,"suffix":""},{"dropping-particle":"","family":"Cantu","given":"R.","non-dropping-particle":"","parse-names":false,"suffix":""}],"container-title":"South African Journal of sports medicine","id":"ITEM-1","issue":"2","issued":{"date-parts":[["2009"]]},"title":"Consensus statement on Concussion in Sport-the 3th International Conference on Concussion in Sport held in Zurich, November 2008","type":"article-journal","volume":"21"},"uris":["http://www.mendeley.com/documents/?uuid=d6a9fdf2-ed44-4633-a1ce-b6a7013929d7"]}],"mendeley":{"formattedCitation":"(P. McCrory et al., 2009)","manualFormatting":"(McCrory et al., 2009)","plainTextFormattedCitation":"(P. McCrory et al., 2009)","previouslyFormattedCitation":"(P. McCrory et al., 2009)"},"properties":{"noteIndex":0},"schema":"https://github.com/citation-style-language/schema/raw/master/csl-citation.json"}</w:instrText>
      </w:r>
      <w:r w:rsidR="00034965">
        <w:fldChar w:fldCharType="separate"/>
      </w:r>
      <w:r w:rsidR="00034965" w:rsidRPr="00034965">
        <w:rPr>
          <w:noProof/>
        </w:rPr>
        <w:t>(McCrory et al., 2009)</w:t>
      </w:r>
      <w:r w:rsidR="00034965">
        <w:fldChar w:fldCharType="end"/>
      </w:r>
      <w:r w:rsidR="00222CD8">
        <w:t xml:space="preserve"> where the first step is divided into two</w:t>
      </w:r>
      <w:r w:rsidR="00C21DA6">
        <w:t xml:space="preserve"> </w:t>
      </w:r>
      <w:r w:rsidR="00B07799">
        <w:t>phases</w:t>
      </w:r>
      <w:r w:rsidR="00222CD8">
        <w:t xml:space="preserve"> </w:t>
      </w:r>
      <w:r w:rsidR="00C21DA6">
        <w:t>to differentiate cognitive rest from a full return to school. RTL is considered complete at st</w:t>
      </w:r>
      <w:r w:rsidR="00B07799">
        <w:t>ep</w:t>
      </w:r>
      <w:r w:rsidR="00C21DA6">
        <w:t xml:space="preserv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060CFA47" w14:textId="77777777" w:rsidR="006C1C2C" w:rsidRDefault="00C21DA6" w:rsidP="00C616B0">
      <w:pPr>
        <w:ind w:firstLine="720"/>
        <w:rPr>
          <w:ins w:id="14" w:author="Jim Wright" w:date="2021-10-13T11:42:00Z"/>
        </w:rPr>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w:t>
      </w:r>
      <w:ins w:id="15" w:author="Jim Wright" w:date="2021-10-13T11:38:00Z">
        <w:r w:rsidR="005765DD">
          <w:t xml:space="preserve"> </w:t>
        </w:r>
      </w:ins>
      <w:ins w:id="16" w:author="Jim Wright" w:date="2021-10-13T11:39:00Z">
        <w:r w:rsidR="005765DD">
          <w:t>Additional n</w:t>
        </w:r>
      </w:ins>
      <w:ins w:id="17" w:author="Jim Wright" w:date="2021-10-13T11:38:00Z">
        <w:r w:rsidR="005765DD">
          <w:t xml:space="preserve">oteworthy results from Tamura et al. (2020) </w:t>
        </w:r>
      </w:ins>
      <w:ins w:id="18" w:author="Jim Wright" w:date="2021-10-13T11:39:00Z">
        <w:r w:rsidR="005765DD">
          <w:t xml:space="preserve">that influenced the present study </w:t>
        </w:r>
      </w:ins>
      <w:ins w:id="19" w:author="Jim Wright" w:date="2021-10-13T11:38:00Z">
        <w:r w:rsidR="005765DD">
          <w:t xml:space="preserve">included the </w:t>
        </w:r>
      </w:ins>
      <w:ins w:id="20" w:author="Jim Wright" w:date="2021-10-13T11:39:00Z">
        <w:r w:rsidR="005765DD">
          <w:t>finding</w:t>
        </w:r>
      </w:ins>
      <w:ins w:id="21" w:author="Jim Wright" w:date="2021-10-13T11:40:00Z">
        <w:r w:rsidR="005765DD">
          <w:t>s</w:t>
        </w:r>
      </w:ins>
      <w:ins w:id="22" w:author="Jim Wright" w:date="2021-10-13T11:39:00Z">
        <w:r w:rsidR="005765DD">
          <w:t xml:space="preserve"> that females required a significantly longer duration of time to </w:t>
        </w:r>
      </w:ins>
      <w:ins w:id="23" w:author="Jim Wright" w:date="2021-10-13T11:40:00Z">
        <w:r w:rsidR="005765DD">
          <w:t>complete RTL and RTP and that 17-year</w:t>
        </w:r>
      </w:ins>
      <w:ins w:id="24" w:author="Jim Wright" w:date="2021-10-13T11:41:00Z">
        <w:r w:rsidR="005765DD">
          <w:t>-</w:t>
        </w:r>
      </w:ins>
      <w:ins w:id="25" w:author="Jim Wright" w:date="2021-10-13T11:40:00Z">
        <w:r w:rsidR="005765DD">
          <w:t>old students completed RTL and RTP in a significantly shorter duration of time compared to 14-16-year</w:t>
        </w:r>
      </w:ins>
      <w:ins w:id="26" w:author="Jim Wright" w:date="2021-10-13T11:41:00Z">
        <w:r w:rsidR="005765DD">
          <w:t>-</w:t>
        </w:r>
      </w:ins>
      <w:ins w:id="27" w:author="Jim Wright" w:date="2021-10-13T11:40:00Z">
        <w:r w:rsidR="005765DD">
          <w:t>olds</w:t>
        </w:r>
      </w:ins>
      <w:ins w:id="28" w:author="Jim Wright" w:date="2021-10-13T11:42:00Z">
        <w:r w:rsidR="006C1C2C">
          <w:t xml:space="preserve">; however, an interaction effect between sex and age was not identified. </w:t>
        </w:r>
      </w:ins>
    </w:p>
    <w:p w14:paraId="658A8F3B" w14:textId="3875460C" w:rsidR="00B01D2F" w:rsidRDefault="00C21DA6" w:rsidP="00C616B0">
      <w:pPr>
        <w:ind w:firstLine="720"/>
      </w:pPr>
      <w:r>
        <w:t xml:space="preserve"> </w:t>
      </w:r>
      <w:r w:rsidR="005F4B83">
        <w:t xml:space="preserve">In addition to data on RTL and RTP outcomes, </w:t>
      </w:r>
      <w:r w:rsidR="00482C10">
        <w:t>HCAMP maintains a large database of Immediate Post</w:t>
      </w:r>
      <w:r w:rsidR="00D5611E">
        <w:t>-C</w:t>
      </w:r>
      <w:r w:rsidR="00482C10">
        <w:t xml:space="preserve">oncussion Assessment and Cognitive Testing (ImPACT; ImPACT Applications, Inc, San Diego, CA) spanning </w:t>
      </w:r>
      <w:r w:rsidR="005F4B83">
        <w:t xml:space="preserve">13 years. As the state of the research has called for a </w:t>
      </w:r>
      <w:r w:rsidR="005F4B83">
        <w:lastRenderedPageBreak/>
        <w:t xml:space="preserve">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A1B35E6" w14:textId="7C29C6DD" w:rsidR="005765DD"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w:t>
      </w:r>
      <w:ins w:id="29" w:author="Jim Wright" w:date="2021-10-11T14:34:00Z">
        <w:r w:rsidR="00FF1A8D">
          <w:t xml:space="preserve"> It was assumed that individuals who completed </w:t>
        </w:r>
      </w:ins>
      <w:ins w:id="30" w:author="Jim Wright" w:date="2021-10-13T11:33:00Z">
        <w:r w:rsidR="005765DD">
          <w:t>three or more</w:t>
        </w:r>
      </w:ins>
      <w:ins w:id="31" w:author="Jim Wright" w:date="2021-10-11T14:34:00Z">
        <w:r w:rsidR="00FF1A8D">
          <w:t xml:space="preserve"> post-injury tests </w:t>
        </w:r>
      </w:ins>
      <w:ins w:id="32" w:author="Jim Wright" w:date="2021-10-11T14:35:00Z">
        <w:r w:rsidR="00FF1A8D">
          <w:t xml:space="preserve">would have experienced a longer recovery than individuals who completed </w:t>
        </w:r>
      </w:ins>
      <w:ins w:id="33" w:author="Jim Wright" w:date="2021-10-13T11:33:00Z">
        <w:r w:rsidR="005765DD">
          <w:t>less than two</w:t>
        </w:r>
      </w:ins>
      <w:ins w:id="34" w:author="Jim Wright" w:date="2021-10-11T14:35:00Z">
        <w:r w:rsidR="00FF1A8D">
          <w:t xml:space="preserve"> post-injury tests.</w:t>
        </w:r>
      </w:ins>
      <w:ins w:id="35" w:author="Jim Wright" w:date="2021-10-11T14:38:00Z">
        <w:r w:rsidR="00E31338">
          <w:t xml:space="preserve"> Further, the final post-injury test completed corresponded with the student’s completion of RTP Step </w:t>
        </w:r>
      </w:ins>
      <w:ins w:id="36" w:author="Jim Wright" w:date="2021-10-18T10:37:00Z">
        <w:r w:rsidR="002F6726">
          <w:t>7</w:t>
        </w:r>
      </w:ins>
      <w:ins w:id="37" w:author="Jim Wright" w:date="2021-10-11T14:38:00Z">
        <w:r w:rsidR="00E31338">
          <w:t>.</w:t>
        </w:r>
      </w:ins>
      <w:r w:rsidR="00D12FD0">
        <w:t xml:space="preserve"> </w:t>
      </w:r>
      <w:ins w:id="38" w:author="Jim Wright" w:date="2021-10-13T11:34:00Z">
        <w:r w:rsidR="005765DD">
          <w:t xml:space="preserve">The number of post-injury tests completed was used as a proxy for RTP duration time based on the findings </w:t>
        </w:r>
      </w:ins>
      <w:ins w:id="39" w:author="Jim Wright" w:date="2021-10-13T11:35:00Z">
        <w:r w:rsidR="005765DD">
          <w:t xml:space="preserve">of </w:t>
        </w:r>
      </w:ins>
      <w:r w:rsidR="005765DD">
        <w:fldChar w:fldCharType="begin" w:fldLock="1"/>
      </w:r>
      <w:r w:rsidR="001C0852">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5765DD">
        <w:fldChar w:fldCharType="separate"/>
      </w:r>
      <w:r w:rsidR="005765DD" w:rsidRPr="005765DD">
        <w:rPr>
          <w:noProof/>
        </w:rPr>
        <w:t>(Tamura et al., 2020)</w:t>
      </w:r>
      <w:r w:rsidR="005765DD">
        <w:fldChar w:fldCharType="end"/>
      </w:r>
      <w:ins w:id="40" w:author="Jim Wright" w:date="2021-10-13T11:35:00Z">
        <w:r w:rsidR="005765DD">
          <w:t xml:space="preserve">, whose sample used a portion of the same sample from the </w:t>
        </w:r>
      </w:ins>
      <w:ins w:id="41" w:author="Jim Wright" w:date="2021-10-13T11:36:00Z">
        <w:r w:rsidR="005765DD">
          <w:t xml:space="preserve">present study. </w:t>
        </w:r>
      </w:ins>
    </w:p>
    <w:p w14:paraId="7B55B121" w14:textId="7B5736C5" w:rsidR="005765DD" w:rsidDel="006C1C2C" w:rsidRDefault="006C1C2C" w:rsidP="007F276C">
      <w:pPr>
        <w:rPr>
          <w:del w:id="42" w:author="Jim Wright" w:date="2021-10-13T11:43:00Z"/>
        </w:rPr>
      </w:pPr>
      <w:ins w:id="43" w:author="Jim Wright" w:date="2021-10-13T11:43:00Z">
        <w:r>
          <w:lastRenderedPageBreak/>
          <w:tab/>
        </w:r>
      </w:ins>
    </w:p>
    <w:p w14:paraId="3C2182E2" w14:textId="0BCE7265" w:rsidR="00642E93" w:rsidRDefault="00D12FD0" w:rsidP="007F276C">
      <w:r>
        <w:t xml:space="preserve">Table </w:t>
      </w:r>
      <w:r w:rsidR="005F68E1">
        <w:t>2</w:t>
      </w:r>
      <w:r>
        <w:t xml:space="preserve"> displays</w:t>
      </w:r>
      <w:ins w:id="44" w:author="Jim Wright" w:date="2021-10-13T11:43:00Z">
        <w:r w:rsidR="006C1C2C">
          <w:t xml:space="preserve"> </w:t>
        </w:r>
      </w:ins>
      <w:r>
        <w:t>the</w:t>
      </w:r>
      <w:ins w:id="45" w:author="Jim Wright" w:date="2021-10-04T10:00:00Z">
        <w:r w:rsidR="00603C50">
          <w:t xml:space="preserve"> total number of tests comp</w:t>
        </w:r>
      </w:ins>
      <w:ins w:id="46" w:author="Jim Wright" w:date="2021-10-04T10:01:00Z">
        <w:r w:rsidR="00603C50">
          <w:t>leted by sex</w:t>
        </w:r>
      </w:ins>
      <w:ins w:id="47" w:author="Jim Wright" w:date="2021-10-13T11:44:00Z">
        <w:r w:rsidR="006C1C2C">
          <w:t xml:space="preserve">, </w:t>
        </w:r>
      </w:ins>
      <w:ins w:id="48" w:author="Jim Wright" w:date="2021-10-04T10:03:00Z">
        <w:r w:rsidR="00603C50">
          <w:t>the</w:t>
        </w:r>
      </w:ins>
      <w:ins w:id="49" w:author="Jim Wright" w:date="2021-10-04T10:01:00Z">
        <w:r w:rsidR="00603C50">
          <w:t xml:space="preserve"> total number of students</w:t>
        </w:r>
      </w:ins>
      <w:ins w:id="50" w:author="Jim Wright" w:date="2021-10-13T11:44:00Z">
        <w:r w:rsidR="006C1C2C">
          <w:t>, and the average age by sex</w:t>
        </w:r>
      </w:ins>
      <w:ins w:id="51" w:author="Jim Wright" w:date="2021-10-04T10:01:00Z">
        <w:r w:rsidR="00603C50">
          <w:t xml:space="preserve"> </w:t>
        </w:r>
      </w:ins>
      <w:ins w:id="52" w:author="Jim Wright" w:date="2021-10-04T10:02:00Z">
        <w:r w:rsidR="00603C50">
          <w:t>corresponding to the number of ImPACT post-injury tests completed during recovery.</w:t>
        </w:r>
      </w:ins>
      <w:ins w:id="53" w:author="Jim Wright" w:date="2021-10-04T10:03:00Z">
        <w:r w:rsidR="00603C50">
          <w:t xml:space="preserve"> </w:t>
        </w:r>
      </w:ins>
      <w:ins w:id="54" w:author="Jim Wright" w:date="2021-10-04T10:04:00Z">
        <w:r w:rsidR="00603C50">
          <w:t>Each sample</w:t>
        </w:r>
      </w:ins>
      <w:ins w:id="55" w:author="Jim Wright" w:date="2021-10-04T10:05:00Z">
        <w:r w:rsidR="00603C50">
          <w:t xml:space="preserve"> </w:t>
        </w:r>
      </w:ins>
      <w:ins w:id="56" w:author="Jim Wright" w:date="2021-10-04T10:04:00Z">
        <w:r w:rsidR="00603C50">
          <w:t xml:space="preserve">consisted of students who sustained multiple injuries that were tracked </w:t>
        </w:r>
      </w:ins>
      <w:ins w:id="57" w:author="Jim Wright" w:date="2021-10-11T14:15:00Z">
        <w:r w:rsidR="00533D5A">
          <w:t>separately</w:t>
        </w:r>
      </w:ins>
      <w:ins w:id="58" w:author="Jim Wright" w:date="2021-10-04T10:04:00Z">
        <w:r w:rsidR="00603C50">
          <w:t>; therefore</w:t>
        </w:r>
      </w:ins>
      <w:ins w:id="59" w:author="Jim Wright" w:date="2021-10-04T10:06:00Z">
        <w:r w:rsidR="00603C50">
          <w:t>,</w:t>
        </w:r>
      </w:ins>
      <w:ins w:id="60" w:author="Jim Wright" w:date="2021-10-04T10:04:00Z">
        <w:r w:rsidR="00603C50">
          <w:t xml:space="preserve"> </w:t>
        </w:r>
      </w:ins>
      <w:ins w:id="61" w:author="Jim Wright" w:date="2021-10-04T10:06:00Z">
        <w:r w:rsidR="00603C50">
          <w:t>results from the total number of tests completed</w:t>
        </w:r>
      </w:ins>
      <w:ins w:id="62" w:author="Jim Wright" w:date="2021-10-04T10:07:00Z">
        <w:r w:rsidR="00000220">
          <w:t>, corresponding to individu</w:t>
        </w:r>
      </w:ins>
      <w:ins w:id="63" w:author="Jim Wright" w:date="2021-10-04T10:08:00Z">
        <w:r w:rsidR="00000220">
          <w:t>al injuries,</w:t>
        </w:r>
      </w:ins>
      <w:ins w:id="64" w:author="Jim Wright" w:date="2021-10-04T10:06:00Z">
        <w:r w:rsidR="00603C50">
          <w:t xml:space="preserve"> w</w:t>
        </w:r>
      </w:ins>
      <w:ins w:id="65" w:author="Jim Wright" w:date="2021-10-04T10:08:00Z">
        <w:r w:rsidR="00000220">
          <w:t>ere</w:t>
        </w:r>
      </w:ins>
      <w:ins w:id="66" w:author="Jim Wright" w:date="2021-10-04T10:06:00Z">
        <w:r w:rsidR="00603C50">
          <w:t xml:space="preserve"> used for statistical analysis. </w:t>
        </w:r>
      </w:ins>
      <w:del w:id="67" w:author="Jim Wright" w:date="2021-10-04T10:06:00Z">
        <w:r w:rsidDel="00603C50">
          <w:delText xml:space="preserve"> number of</w:delText>
        </w:r>
        <w:r w:rsidR="000C5232" w:rsidDel="00603C50">
          <w:delText xml:space="preserve"> </w:delText>
        </w:r>
      </w:del>
      <w:del w:id="68" w:author="Jim Wright" w:date="2021-10-01T15:06:00Z">
        <w:r w:rsidDel="000C5232">
          <w:delText xml:space="preserve"> individuals per number</w:delText>
        </w:r>
      </w:del>
      <w:del w:id="69" w:author="Jim Wright" w:date="2021-10-04T10:06:00Z">
        <w:r w:rsidDel="00603C50">
          <w:delText xml:space="preserve"> of ImPACT</w:delText>
        </w:r>
        <w:r w:rsidR="00B01D2F" w:rsidDel="00603C50">
          <w:delText xml:space="preserve"> post-injury</w:delText>
        </w:r>
        <w:r w:rsidDel="00603C50">
          <w:delText xml:space="preserve"> tests completed.</w:delText>
        </w:r>
      </w:del>
      <w:ins w:id="70" w:author="Jim Wright" w:date="2021-10-01T16:04:00Z">
        <w:r w:rsidR="00713D8D">
          <w:t>All individuals completed Im</w:t>
        </w:r>
      </w:ins>
      <w:ins w:id="71" w:author="Jim Wright" w:date="2021-10-01T16:05:00Z">
        <w:r w:rsidR="00713D8D">
          <w:t xml:space="preserve">PACT baseline testing, and </w:t>
        </w:r>
      </w:ins>
      <w:del w:id="72" w:author="Jim Wright" w:date="2021-10-01T16:05:00Z">
        <w:r w:rsidR="00B01D2F" w:rsidDel="00713D8D">
          <w:delText xml:space="preserve">ImPACT </w:delText>
        </w:r>
      </w:del>
      <w:r w:rsidR="00B01D2F">
        <w:t>post-injury</w:t>
      </w:r>
      <w:r w:rsidR="005F68E1" w:rsidRPr="00AB0346">
        <w:t xml:space="preserve"> test scores were compared to</w:t>
      </w:r>
      <w:del w:id="73" w:author="Jim Wright" w:date="2021-10-01T16:05:00Z">
        <w:r w:rsidR="00B01D2F" w:rsidDel="00713D8D">
          <w:delText xml:space="preserve"> ImPACT</w:delText>
        </w:r>
      </w:del>
      <w:r w:rsidR="005F68E1" w:rsidRPr="00AB0346">
        <w:t xml:space="preserve"> baseline testing performance to make RTP progression decisions</w:t>
      </w:r>
      <w:r w:rsidR="00AC7045">
        <w:t xml:space="preserve">. Students </w:t>
      </w:r>
      <w:r w:rsidR="005F68E1" w:rsidRPr="00AB0346">
        <w:t>typically completed baseline tests at the beginning of</w:t>
      </w:r>
      <w:r w:rsidR="00B01D2F">
        <w:t xml:space="preserve"> the sports season during</w:t>
      </w:r>
      <w:r w:rsidR="005F68E1" w:rsidRPr="00AB0346">
        <w:t xml:space="preserve"> their freshman and junior years. The </w:t>
      </w:r>
      <w:r w:rsidR="00AC7045">
        <w:t xml:space="preserve">following were </w:t>
      </w:r>
      <w:r w:rsidR="005F68E1" w:rsidRPr="00AB0346">
        <w:t>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w:t>
      </w:r>
    </w:p>
    <w:p w14:paraId="1C5AE295" w14:textId="2B242962" w:rsidR="00536745" w:rsidRPr="00AB0346" w:rsidRDefault="00536745" w:rsidP="00985411">
      <w:pPr>
        <w:pStyle w:val="ListParagraph"/>
        <w:numPr>
          <w:ilvl w:val="0"/>
          <w:numId w:val="1"/>
        </w:numPr>
      </w:pPr>
      <w:r>
        <w:t>A</w:t>
      </w:r>
      <w:r w:rsidR="00AC7045">
        <w:t xml:space="preserve"> concussed student completed their first post-injury test within 24-72 hours of the injury onset.</w:t>
      </w:r>
    </w:p>
    <w:p w14:paraId="32C00473" w14:textId="218B028D" w:rsidR="005F68E1" w:rsidRPr="00AB0346" w:rsidRDefault="00AC7045" w:rsidP="005F68E1">
      <w:pPr>
        <w:pStyle w:val="ListParagraph"/>
        <w:numPr>
          <w:ilvl w:val="0"/>
          <w:numId w:val="1"/>
        </w:numPr>
      </w:pPr>
      <w:r>
        <w:t xml:space="preserve">The second post-injury test was administered five days after the injury onset. </w:t>
      </w:r>
    </w:p>
    <w:p w14:paraId="269F5902" w14:textId="0D391007" w:rsidR="005F68E1" w:rsidRPr="00AB0346" w:rsidRDefault="005F68E1" w:rsidP="005F68E1">
      <w:pPr>
        <w:pStyle w:val="ListParagraph"/>
        <w:numPr>
          <w:ilvl w:val="0"/>
          <w:numId w:val="1"/>
        </w:numPr>
      </w:pPr>
      <w:r w:rsidRPr="00AB0346">
        <w:t xml:space="preserve">The </w:t>
      </w:r>
      <w:r w:rsidR="00AC7045">
        <w:t xml:space="preserve">third post-injury test was administered seven days after the injury onset. </w:t>
      </w:r>
    </w:p>
    <w:p w14:paraId="03774E77" w14:textId="6CBB9DAB" w:rsidR="005F68E1" w:rsidRPr="00AB0346" w:rsidRDefault="00AC7045" w:rsidP="005F68E1">
      <w:pPr>
        <w:pStyle w:val="ListParagraph"/>
        <w:numPr>
          <w:ilvl w:val="0"/>
          <w:numId w:val="1"/>
        </w:numPr>
      </w:pPr>
      <w:r>
        <w:t>Students requiring additional testing for scores to return to baseline performance were tested no more than two times in one week.</w:t>
      </w:r>
    </w:p>
    <w:p w14:paraId="6D5A2863" w14:textId="6446DFF5" w:rsidR="009B73D8" w:rsidRDefault="00AC7045">
      <w:pPr>
        <w:pStyle w:val="ListParagraph"/>
        <w:numPr>
          <w:ilvl w:val="0"/>
          <w:numId w:val="1"/>
        </w:numPr>
        <w:rPr>
          <w:ins w:id="74" w:author="Jim Wright" w:date="2021-10-13T11:46:00Z"/>
        </w:rPr>
        <w:pPrChange w:id="75" w:author="Jim Wright" w:date="2021-10-13T11:46:00Z">
          <w:pPr/>
        </w:pPrChange>
      </w:pPr>
      <w:r>
        <w:t xml:space="preserve">All ImPACT post-injury tests were reviewed by one neuropsychologist. </w:t>
      </w:r>
    </w:p>
    <w:p w14:paraId="4B912885" w14:textId="082422DD" w:rsidR="00AB75B7" w:rsidRDefault="00AB75B7">
      <w:pPr>
        <w:ind w:firstLine="720"/>
        <w:pPrChange w:id="76" w:author="Jim Wright" w:date="2021-10-13T11:46:00Z">
          <w:pPr/>
        </w:pPrChange>
      </w:pPr>
      <w:ins w:id="77" w:author="Jim Wright" w:date="2021-10-11T13:39:00Z">
        <w:r>
          <w:t xml:space="preserve">It is important to clarify that ImPACT testing guidelines were at the clinical discretion </w:t>
        </w:r>
      </w:ins>
      <w:ins w:id="78" w:author="Jim Wright" w:date="2021-10-11T13:40:00Z">
        <w:r>
          <w:t xml:space="preserve">of the athletic trainer working in individual schools; therefore, the testing guidelines were sometimes modified resulting in discrepancies in </w:t>
        </w:r>
      </w:ins>
      <w:ins w:id="79" w:author="Jim Wright" w:date="2021-10-11T13:44:00Z">
        <w:r w:rsidR="00123371">
          <w:t xml:space="preserve">the </w:t>
        </w:r>
      </w:ins>
      <w:ins w:id="80" w:author="Jim Wright" w:date="2021-10-11T13:40:00Z">
        <w:r>
          <w:t xml:space="preserve">number of tests administered and </w:t>
        </w:r>
      </w:ins>
      <w:ins w:id="81" w:author="Jim Wright" w:date="2021-10-11T13:44:00Z">
        <w:r w:rsidR="00123371">
          <w:t xml:space="preserve">the duration of </w:t>
        </w:r>
      </w:ins>
      <w:ins w:id="82" w:author="Jim Wright" w:date="2021-10-11T13:40:00Z">
        <w:r>
          <w:t>tim</w:t>
        </w:r>
      </w:ins>
      <w:ins w:id="83" w:author="Jim Wright" w:date="2021-10-11T13:44:00Z">
        <w:r w:rsidR="00123371">
          <w:t>e</w:t>
        </w:r>
      </w:ins>
      <w:ins w:id="84" w:author="Jim Wright" w:date="2021-10-11T13:41:00Z">
        <w:r>
          <w:t xml:space="preserve"> between tests across students in different schools. Such a discrepancy is reflective of implementing policy across </w:t>
        </w:r>
      </w:ins>
      <w:ins w:id="85" w:author="Jim Wright" w:date="2021-10-11T13:42:00Z">
        <w:r>
          <w:t xml:space="preserve">an entire state where fidelity of test administration </w:t>
        </w:r>
      </w:ins>
      <w:ins w:id="86" w:author="Jim Wright" w:date="2021-10-11T13:44:00Z">
        <w:r w:rsidR="00123371">
          <w:t>was</w:t>
        </w:r>
      </w:ins>
      <w:ins w:id="87" w:author="Jim Wright" w:date="2021-10-11T13:42:00Z">
        <w:r>
          <w:t xml:space="preserve"> vulnerable to individual clinical d</w:t>
        </w:r>
      </w:ins>
      <w:ins w:id="88" w:author="Jim Wright" w:date="2021-10-11T13:43:00Z">
        <w:r>
          <w:t xml:space="preserve">ecision making. </w:t>
        </w:r>
      </w:ins>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692D65B3"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w:t>
      </w:r>
      <w:ins w:id="89" w:author="Jim Wright" w:date="2021-10-04T10:20:00Z">
        <w:r w:rsidR="007043C2">
          <w:t xml:space="preserve"> Only the results from post-injury tests was included in the analysis to specifically evaluate </w:t>
        </w:r>
      </w:ins>
      <w:ins w:id="90" w:author="Jim Wright" w:date="2021-10-04T10:21:00Z">
        <w:r w:rsidR="007043C2">
          <w:t>change in symptom trajectory post-concussion.</w:t>
        </w:r>
      </w:ins>
      <w:r>
        <w:t xml:space="preserve">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17A5678D"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w:t>
      </w:r>
      <w:r w:rsidR="003C0ED1">
        <w:t xml:space="preserve"> 7-step</w:t>
      </w:r>
      <w:r w:rsidR="001B4BD8">
        <w:t xml:space="preserve"> RTP protocol</w:t>
      </w:r>
      <w:r w:rsidR="003C0ED1">
        <w:t xml:space="preserve"> which included a full return to school without accommodations or adjustments at step 3</w:t>
      </w:r>
      <w:r w:rsidR="001B4BD8">
        <w:t xml:space="preserve">.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w:t>
      </w:r>
      <w:r w:rsidR="00FC4940">
        <w:lastRenderedPageBreak/>
        <w:t>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533810D0" w:rsidR="00C87092" w:rsidRDefault="00132E2B" w:rsidP="00C87092">
      <w:pPr>
        <w:pStyle w:val="Heading3"/>
      </w:pPr>
      <w:r>
        <w:t xml:space="preserve">Ratings for Students who </w:t>
      </w:r>
      <w:r w:rsidR="00C87092">
        <w:t>Completed One</w:t>
      </w:r>
      <w:r w:rsidR="00F8068E">
        <w:t xml:space="preserve"> Post-Injury</w:t>
      </w:r>
      <w:r w:rsidR="00C87092">
        <w:t xml:space="preserve"> Test </w:t>
      </w:r>
    </w:p>
    <w:p w14:paraId="44A8849F" w14:textId="52B567F4"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w:t>
      </w:r>
      <w:ins w:id="91" w:author="Jim Wright" w:date="2021-10-04T11:18:00Z">
        <w:r w:rsidR="00450E69">
          <w:t>16.64</w:t>
        </w:r>
      </w:ins>
      <w:del w:id="92" w:author="Jim Wright" w:date="2021-10-04T11:18:00Z">
        <w:r w:rsidR="008A19F0" w:rsidDel="00450E69">
          <w:delText>18.82</w:delText>
        </w:r>
      </w:del>
      <w:r w:rsidR="008A19F0">
        <w:t xml:space="preserve">, </w:t>
      </w:r>
      <w:r w:rsidR="008A19F0">
        <w:rPr>
          <w:i/>
          <w:iCs/>
        </w:rPr>
        <w:t xml:space="preserve">p </w:t>
      </w:r>
      <w:r w:rsidR="008A19F0">
        <w:t xml:space="preserve">&lt; </w:t>
      </w:r>
      <w:r w:rsidR="009E479B">
        <w:t xml:space="preserve">.001. Tukey post hoc analysis identified that females reported significantly higher symptom </w:t>
      </w:r>
      <w:r w:rsidR="009E479B">
        <w:lastRenderedPageBreak/>
        <w:t>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0.1</w:t>
      </w:r>
      <w:ins w:id="93" w:author="Jim Wright" w:date="2021-10-04T11:20:00Z">
        <w:r w:rsidR="00450E69">
          <w:t>4</w:t>
        </w:r>
      </w:ins>
      <w:del w:id="94" w:author="Jim Wright" w:date="2021-10-04T11:20:00Z">
        <w:r w:rsidR="001216B3" w:rsidDel="00450E69">
          <w:delText>6</w:delText>
        </w:r>
      </w:del>
      <w:r w:rsidR="001216B3">
        <w:t xml:space="preserve">, </w:t>
      </w:r>
      <w:r w:rsidR="001216B3">
        <w:rPr>
          <w:i/>
          <w:iCs/>
        </w:rPr>
        <w:t xml:space="preserve">SD </w:t>
      </w:r>
      <w:r w:rsidR="001216B3">
        <w:t>= 0.1</w:t>
      </w:r>
      <w:ins w:id="95" w:author="Jim Wright" w:date="2021-10-04T11:20:00Z">
        <w:r w:rsidR="00450E69">
          <w:t>7</w:t>
        </w:r>
      </w:ins>
      <w:del w:id="96" w:author="Jim Wright" w:date="2021-10-04T11:20:00Z">
        <w:r w:rsidR="001216B3" w:rsidDel="00450E69">
          <w:delText>9</w:delText>
        </w:r>
      </w:del>
      <w:r w:rsidR="001216B3">
        <w:t>)</w:t>
      </w:r>
      <w:r w:rsidR="004E2180">
        <w:t xml:space="preserve"> and male</w:t>
      </w:r>
      <w:r w:rsidR="001216B3">
        <w:t xml:space="preserve"> (</w:t>
      </w:r>
      <w:r w:rsidR="001216B3">
        <w:rPr>
          <w:i/>
          <w:iCs/>
        </w:rPr>
        <w:t xml:space="preserve">M </w:t>
      </w:r>
      <w:r w:rsidR="001216B3">
        <w:t>= 0.1</w:t>
      </w:r>
      <w:ins w:id="97" w:author="Jim Wright" w:date="2021-10-04T11:20:00Z">
        <w:r w:rsidR="00450E69">
          <w:t>0</w:t>
        </w:r>
      </w:ins>
      <w:del w:id="98" w:author="Jim Wright" w:date="2021-10-04T11:20:00Z">
        <w:r w:rsidR="001216B3" w:rsidDel="00450E69">
          <w:delText>2</w:delText>
        </w:r>
      </w:del>
      <w:r w:rsidR="001216B3">
        <w:t xml:space="preserve">, </w:t>
      </w:r>
      <w:r w:rsidR="001216B3">
        <w:rPr>
          <w:i/>
          <w:iCs/>
        </w:rPr>
        <w:t xml:space="preserve">SD </w:t>
      </w:r>
      <w:r w:rsidR="001216B3">
        <w:t>= 0.1</w:t>
      </w:r>
      <w:ins w:id="99" w:author="Jim Wright" w:date="2021-10-04T11:20:00Z">
        <w:r w:rsidR="00450E69">
          <w:t>5</w:t>
        </w:r>
      </w:ins>
      <w:del w:id="100" w:author="Jim Wright" w:date="2021-10-04T11:20:00Z">
        <w:r w:rsidR="001216B3" w:rsidDel="00450E69">
          <w:delText>6</w:delText>
        </w:r>
      </w:del>
      <w:r w:rsidR="001216B3">
        <w:t>)</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EE3EE1E" w:rsidR="00E15818" w:rsidRDefault="00132E2B" w:rsidP="004C583D">
      <w:pPr>
        <w:pStyle w:val="Heading3"/>
      </w:pPr>
      <w:r>
        <w:t xml:space="preserve">Ratings for Students who </w:t>
      </w:r>
      <w:r w:rsidR="004C583D">
        <w:t xml:space="preserve">Completed Two </w:t>
      </w:r>
      <w:r w:rsidR="00F8068E">
        <w:t xml:space="preserve">Post-Injury </w:t>
      </w:r>
      <w:r w:rsidR="004C583D">
        <w:t>Tests</w:t>
      </w:r>
    </w:p>
    <w:p w14:paraId="1E06CC2E" w14:textId="34084DC6"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5, 31,758) = 1</w:t>
      </w:r>
      <w:ins w:id="101" w:author="Jim Wright" w:date="2021-10-04T11:22:00Z">
        <w:r w:rsidR="00450E69">
          <w:t>1.28</w:t>
        </w:r>
      </w:ins>
      <w:del w:id="102" w:author="Jim Wright" w:date="2021-10-04T11:22:00Z">
        <w:r w:rsidDel="00450E69">
          <w:delText>2.36</w:delText>
        </w:r>
      </w:del>
      <w:r>
        <w:t xml:space="preserve">,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0.</w:t>
      </w:r>
      <w:ins w:id="103" w:author="Jim Wright" w:date="2021-10-04T11:22:00Z">
        <w:r w:rsidR="002E2AB0">
          <w:t>18</w:t>
        </w:r>
      </w:ins>
      <w:del w:id="104" w:author="Jim Wright" w:date="2021-10-04T11:22:00Z">
        <w:r w:rsidDel="002E2AB0">
          <w:delText>20</w:delText>
        </w:r>
      </w:del>
      <w:r>
        <w:t xml:space="preserve">, </w:t>
      </w:r>
      <w:r>
        <w:rPr>
          <w:i/>
          <w:iCs/>
        </w:rPr>
        <w:t xml:space="preserve">SD = </w:t>
      </w:r>
      <w:r>
        <w:t>0.</w:t>
      </w:r>
      <w:ins w:id="105" w:author="Jim Wright" w:date="2021-10-04T11:22:00Z">
        <w:r w:rsidR="002E2AB0">
          <w:t>19</w:t>
        </w:r>
      </w:ins>
      <w:del w:id="106" w:author="Jim Wright" w:date="2021-10-04T11:22:00Z">
        <w:r w:rsidDel="002E2AB0">
          <w:delText>20</w:delText>
        </w:r>
      </w:del>
      <w:r>
        <w:t>) and males (</w:t>
      </w:r>
      <w:r>
        <w:rPr>
          <w:i/>
          <w:iCs/>
        </w:rPr>
        <w:t xml:space="preserve">M </w:t>
      </w:r>
      <w:r>
        <w:t>= 0.1</w:t>
      </w:r>
      <w:ins w:id="107" w:author="Jim Wright" w:date="2021-10-04T11:23:00Z">
        <w:r w:rsidR="002E2AB0">
          <w:t>3</w:t>
        </w:r>
      </w:ins>
      <w:del w:id="108" w:author="Jim Wright" w:date="2021-10-04T11:23:00Z">
        <w:r w:rsidDel="002E2AB0">
          <w:delText>5</w:delText>
        </w:r>
      </w:del>
      <w:r>
        <w:t xml:space="preserve">, </w:t>
      </w:r>
      <w:r>
        <w:rPr>
          <w:i/>
          <w:iCs/>
        </w:rPr>
        <w:t xml:space="preserve">SD </w:t>
      </w:r>
      <w:r>
        <w:t>= 0.1</w:t>
      </w:r>
      <w:ins w:id="109" w:author="Jim Wright" w:date="2021-10-04T11:23:00Z">
        <w:r w:rsidR="002E2AB0">
          <w:t>6</w:t>
        </w:r>
      </w:ins>
      <w:del w:id="110" w:author="Jim Wright" w:date="2021-10-04T11:23:00Z">
        <w:r w:rsidDel="002E2AB0">
          <w:delText>7</w:delText>
        </w:r>
      </w:del>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xml:space="preserve">. Additionally, males and females were observed to both rate the sleep and cognitive clusters with the second highest level </w:t>
      </w:r>
      <w:r w:rsidR="00F70048">
        <w:lastRenderedPageBreak/>
        <w:t>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38A9F624"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w:t>
      </w:r>
      <w:ins w:id="111" w:author="Jim Wright" w:date="2021-10-04T11:24:00Z">
        <w:r w:rsidR="002E2AB0">
          <w:t>7.85</w:t>
        </w:r>
      </w:ins>
      <w:del w:id="112" w:author="Jim Wright" w:date="2021-10-04T11:24:00Z">
        <w:r w:rsidDel="002E2AB0">
          <w:delText>9.58</w:delText>
        </w:r>
      </w:del>
      <w:r>
        <w:t xml:space="preserve">,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w:t>
      </w:r>
      <w:ins w:id="113" w:author="Jim Wright" w:date="2021-10-04T11:24:00Z">
        <w:r w:rsidR="005C58C4">
          <w:t>6</w:t>
        </w:r>
      </w:ins>
      <w:del w:id="114" w:author="Jim Wright" w:date="2021-10-04T11:24:00Z">
        <w:r w:rsidR="00EA7384" w:rsidDel="005C58C4">
          <w:delText>7</w:delText>
        </w:r>
      </w:del>
      <w:r>
        <w:t xml:space="preserve">, </w:t>
      </w:r>
      <w:r>
        <w:rPr>
          <w:i/>
          <w:iCs/>
        </w:rPr>
        <w:t xml:space="preserve">SD = </w:t>
      </w:r>
      <w:r>
        <w:t>0.</w:t>
      </w:r>
      <w:r w:rsidR="00EA7384">
        <w:t>1</w:t>
      </w:r>
      <w:ins w:id="115" w:author="Jim Wright" w:date="2021-10-04T11:24:00Z">
        <w:r w:rsidR="005C58C4">
          <w:t>2</w:t>
        </w:r>
      </w:ins>
      <w:del w:id="116" w:author="Jim Wright" w:date="2021-10-04T11:24:00Z">
        <w:r w:rsidR="00EA7384" w:rsidDel="005C58C4">
          <w:delText>3</w:delText>
        </w:r>
      </w:del>
      <w:r>
        <w:t>) and males (</w:t>
      </w:r>
      <w:r>
        <w:rPr>
          <w:i/>
          <w:iCs/>
        </w:rPr>
        <w:t xml:space="preserve">M </w:t>
      </w:r>
      <w:r>
        <w:t>= 0.</w:t>
      </w:r>
      <w:r w:rsidR="00EA7384">
        <w:t>0</w:t>
      </w:r>
      <w:ins w:id="117" w:author="Jim Wright" w:date="2021-10-04T11:24:00Z">
        <w:r w:rsidR="005C58C4">
          <w:t>4</w:t>
        </w:r>
      </w:ins>
      <w:del w:id="118" w:author="Jim Wright" w:date="2021-10-04T11:24:00Z">
        <w:r w:rsidR="00EA7384" w:rsidDel="005C58C4">
          <w:delText>5</w:delText>
        </w:r>
      </w:del>
      <w:r>
        <w:t xml:space="preserve">, </w:t>
      </w:r>
      <w:r>
        <w:rPr>
          <w:i/>
          <w:iCs/>
        </w:rPr>
        <w:t xml:space="preserve">SD </w:t>
      </w:r>
      <w:r>
        <w:t>= 0.</w:t>
      </w:r>
      <w:ins w:id="119" w:author="Jim Wright" w:date="2021-10-04T11:24:00Z">
        <w:r w:rsidR="005C58C4">
          <w:t>09</w:t>
        </w:r>
      </w:ins>
      <w:del w:id="120" w:author="Jim Wright" w:date="2021-10-04T11:24:00Z">
        <w:r w:rsidDel="005C58C4">
          <w:delText>1</w:delText>
        </w:r>
        <w:r w:rsidR="00EA7384" w:rsidDel="005C58C4">
          <w:delText>0</w:delText>
        </w:r>
      </w:del>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4B78B9FC" w:rsidR="00EA7384" w:rsidRDefault="00132E2B" w:rsidP="00EA7384">
      <w:pPr>
        <w:pStyle w:val="Heading3"/>
      </w:pPr>
      <w:r>
        <w:t xml:space="preserve">Ratings for Students who </w:t>
      </w:r>
      <w:r w:rsidR="00EA7384">
        <w:t xml:space="preserve">Completed Three </w:t>
      </w:r>
      <w:r w:rsidR="003D7F08">
        <w:t xml:space="preserve">Post-Injury </w:t>
      </w:r>
      <w:r w:rsidR="00EA7384">
        <w:t>Tests</w:t>
      </w:r>
    </w:p>
    <w:p w14:paraId="2CB1934E" w14:textId="30D109A2"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ins w:id="121" w:author="Jim Wright" w:date="2021-10-04T11:25:00Z">
        <w:r w:rsidR="005C58C4">
          <w:t>6.59</w:t>
        </w:r>
      </w:ins>
      <w:del w:id="122" w:author="Jim Wright" w:date="2021-10-04T11:25:00Z">
        <w:r w:rsidR="00506748" w:rsidDel="005C58C4">
          <w:delText>7.25</w:delText>
        </w:r>
      </w:del>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ins w:id="123" w:author="Jim Wright" w:date="2021-10-04T11:26:00Z">
        <w:r w:rsidR="00A10C1B">
          <w:t>1</w:t>
        </w:r>
      </w:ins>
      <w:del w:id="124" w:author="Jim Wright" w:date="2021-10-04T11:26:00Z">
        <w:r w:rsidR="00506748" w:rsidDel="00A10C1B">
          <w:delText>3</w:delText>
        </w:r>
      </w:del>
      <w:r w:rsidR="00C15AF8">
        <w:t xml:space="preserve">, </w:t>
      </w:r>
      <w:r w:rsidR="00C15AF8">
        <w:rPr>
          <w:i/>
          <w:iCs/>
        </w:rPr>
        <w:t xml:space="preserve">SD = </w:t>
      </w:r>
      <w:r w:rsidR="00C15AF8">
        <w:t>0.</w:t>
      </w:r>
      <w:ins w:id="125" w:author="Jim Wright" w:date="2021-10-04T11:26:00Z">
        <w:r w:rsidR="00A10C1B">
          <w:t>20</w:t>
        </w:r>
      </w:ins>
      <w:del w:id="126" w:author="Jim Wright" w:date="2021-10-04T11:26:00Z">
        <w:r w:rsidR="00C15AF8" w:rsidDel="00A10C1B">
          <w:delText>2</w:delText>
        </w:r>
        <w:r w:rsidR="00506748" w:rsidDel="00A10C1B">
          <w:delText>1</w:delText>
        </w:r>
      </w:del>
      <w:r w:rsidR="00C15AF8">
        <w:t>) and males (</w:t>
      </w:r>
      <w:r w:rsidR="00C15AF8">
        <w:rPr>
          <w:i/>
          <w:iCs/>
        </w:rPr>
        <w:t xml:space="preserve">M </w:t>
      </w:r>
      <w:r w:rsidR="00C15AF8">
        <w:t>= 0.</w:t>
      </w:r>
      <w:r w:rsidR="00506748">
        <w:t>1</w:t>
      </w:r>
      <w:ins w:id="127" w:author="Jim Wright" w:date="2021-10-04T11:26:00Z">
        <w:r w:rsidR="00A10C1B">
          <w:t>6</w:t>
        </w:r>
      </w:ins>
      <w:del w:id="128" w:author="Jim Wright" w:date="2021-10-04T11:26:00Z">
        <w:r w:rsidR="00506748" w:rsidDel="00A10C1B">
          <w:delText>7</w:delText>
        </w:r>
      </w:del>
      <w:r w:rsidR="00C15AF8">
        <w:t xml:space="preserve">, </w:t>
      </w:r>
      <w:r w:rsidR="00C15AF8">
        <w:rPr>
          <w:i/>
          <w:iCs/>
        </w:rPr>
        <w:t xml:space="preserve">SD </w:t>
      </w:r>
      <w:r w:rsidR="00C15AF8">
        <w:t>= 0.1</w:t>
      </w:r>
      <w:ins w:id="129" w:author="Jim Wright" w:date="2021-10-04T11:26:00Z">
        <w:r w:rsidR="00A10C1B">
          <w:t>8</w:t>
        </w:r>
      </w:ins>
      <w:del w:id="130" w:author="Jim Wright" w:date="2021-10-04T11:26:00Z">
        <w:r w:rsidR="00506748" w:rsidDel="00A10C1B">
          <w:delText>9</w:delText>
        </w:r>
      </w:del>
      <w:r w:rsidR="00C15AF8">
        <w:t xml:space="preserve">) rated the headache-migraine cluster significantly </w:t>
      </w:r>
      <w:r w:rsidR="00C15AF8">
        <w:lastRenderedPageBreak/>
        <w:t xml:space="preserve">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1755103A"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w:t>
      </w:r>
      <w:ins w:id="131" w:author="Jim Wright" w:date="2021-10-04T11:29:00Z">
        <w:r w:rsidR="00A10C1B">
          <w:t>2.70</w:t>
        </w:r>
      </w:ins>
      <w:del w:id="132" w:author="Jim Wright" w:date="2021-10-04T11:27:00Z">
        <w:r w:rsidR="001D215C" w:rsidDel="00A10C1B">
          <w:delText>2.60</w:delText>
        </w:r>
      </w:del>
      <w:r w:rsidR="001D215C">
        <w:t xml:space="preserve">, </w:t>
      </w:r>
      <w:r w:rsidR="001D215C">
        <w:rPr>
          <w:i/>
          <w:iCs/>
        </w:rPr>
        <w:t xml:space="preserve">p </w:t>
      </w:r>
      <w:r w:rsidR="001D215C">
        <w:t xml:space="preserve">= .02. </w:t>
      </w:r>
      <w:r w:rsidR="00AE5920">
        <w:t>Females reported higher symptom severity than males for the</w:t>
      </w:r>
      <w:del w:id="133" w:author="Jim Wright" w:date="2021-10-04T11:32:00Z">
        <w:r w:rsidR="00AE5920" w:rsidDel="00A10C1B">
          <w:delText xml:space="preserve"> headache-migraine (</w:delText>
        </w:r>
        <w:r w:rsidR="00AE5920" w:rsidDel="00A10C1B">
          <w:rPr>
            <w:i/>
            <w:iCs/>
          </w:rPr>
          <w:delText xml:space="preserve">p </w:delText>
        </w:r>
        <w:r w:rsidR="00AE5920" w:rsidDel="00A10C1B">
          <w:delText>= .004) and</w:delText>
        </w:r>
      </w:del>
      <w:r w:rsidR="00AE5920">
        <w:t xml:space="preserve"> anxiety-mood cluster</w:t>
      </w:r>
      <w:del w:id="134" w:author="Jim Wright" w:date="2021-10-04T11:32:00Z">
        <w:r w:rsidR="00AE5920" w:rsidDel="00A10C1B">
          <w:delText>s</w:delText>
        </w:r>
      </w:del>
      <w:r w:rsidR="00AE5920">
        <w:t xml:space="preserve"> (</w:t>
      </w:r>
      <w:r w:rsidR="00AE5920">
        <w:rPr>
          <w:i/>
          <w:iCs/>
        </w:rPr>
        <w:t xml:space="preserve">p </w:t>
      </w:r>
      <w:ins w:id="135" w:author="Jim Wright" w:date="2021-10-04T11:30:00Z">
        <w:r w:rsidR="00A10C1B">
          <w:t>&lt;</w:t>
        </w:r>
      </w:ins>
      <w:del w:id="136" w:author="Jim Wright" w:date="2021-10-04T11:30:00Z">
        <w:r w:rsidR="00AE5920" w:rsidDel="00A10C1B">
          <w:delText>=</w:delText>
        </w:r>
      </w:del>
      <w:r w:rsidR="00AE5920">
        <w:t xml:space="preserve"> .001). Direct comparison between </w:t>
      </w:r>
      <w:r w:rsidR="007427EE">
        <w:t>sex</w:t>
      </w:r>
      <w:r w:rsidR="0095705B">
        <w:t>e</w:t>
      </w:r>
      <w:r w:rsidR="00AE5920">
        <w:t>s of the</w:t>
      </w:r>
      <w:ins w:id="137" w:author="Jim Wright" w:date="2021-10-04T11:32:00Z">
        <w:r w:rsidR="00A10C1B">
          <w:t xml:space="preserve"> headache-migraine (</w:t>
        </w:r>
        <w:r w:rsidR="00A10C1B">
          <w:rPr>
            <w:i/>
            <w:iCs/>
          </w:rPr>
          <w:t xml:space="preserve">p </w:t>
        </w:r>
        <w:r w:rsidR="00A10C1B">
          <w:t xml:space="preserve">= </w:t>
        </w:r>
      </w:ins>
      <w:ins w:id="138" w:author="Jim Wright" w:date="2021-10-04T11:33:00Z">
        <w:r w:rsidR="00A10C1B">
          <w:t>.073),</w:t>
        </w:r>
      </w:ins>
      <w:r w:rsidR="00AE5920">
        <w:t xml:space="preserv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98E5154" w:rsidR="00287C51" w:rsidRPr="00287C51" w:rsidRDefault="00132E2B" w:rsidP="00287C51">
      <w:pPr>
        <w:pStyle w:val="Heading3"/>
      </w:pPr>
      <w:r>
        <w:t xml:space="preserve">Ratings for Students who </w:t>
      </w:r>
      <w:r w:rsidR="00287C51">
        <w:t xml:space="preserve">Completed Four </w:t>
      </w:r>
      <w:r w:rsidR="003D7F08">
        <w:t xml:space="preserve">Post-Injury </w:t>
      </w:r>
      <w:r w:rsidR="00287C51">
        <w:t>Tests</w:t>
      </w:r>
    </w:p>
    <w:p w14:paraId="7C93F55A" w14:textId="10E678A1"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5, 4,668) = 1.</w:t>
      </w:r>
      <w:ins w:id="139" w:author="Jim Wright" w:date="2021-10-04T11:34:00Z">
        <w:r w:rsidR="005270DA">
          <w:t>50</w:t>
        </w:r>
      </w:ins>
      <w:del w:id="140" w:author="Jim Wright" w:date="2021-10-04T11:34:00Z">
        <w:r w:rsidR="00E8553A" w:rsidDel="005270DA">
          <w:delText>39</w:delText>
        </w:r>
      </w:del>
      <w:r w:rsidR="00E8553A">
        <w:t xml:space="preserve">, </w:t>
      </w:r>
      <w:r w:rsidR="00E8553A">
        <w:rPr>
          <w:i/>
          <w:iCs/>
        </w:rPr>
        <w:t xml:space="preserve">p </w:t>
      </w:r>
      <w:r w:rsidR="00E8553A">
        <w:t>= .</w:t>
      </w:r>
      <w:ins w:id="141" w:author="Jim Wright" w:date="2021-10-04T11:34:00Z">
        <w:r w:rsidR="005270DA">
          <w:t>190</w:t>
        </w:r>
      </w:ins>
      <w:del w:id="142" w:author="Jim Wright" w:date="2021-10-04T11:34:00Z">
        <w:r w:rsidR="00E8553A" w:rsidDel="005270DA">
          <w:delText>220</w:delText>
        </w:r>
      </w:del>
      <w:r w:rsidR="00E8553A">
        <w:t xml:space="preserve">.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5, 4,668) = 2</w:t>
      </w:r>
      <w:ins w:id="143" w:author="Jim Wright" w:date="2021-10-04T11:35:00Z">
        <w:r w:rsidR="005270DA">
          <w:t>2.95</w:t>
        </w:r>
      </w:ins>
      <w:del w:id="144" w:author="Jim Wright" w:date="2021-10-04T11:35:00Z">
        <w:r w:rsidR="00E8553A" w:rsidDel="005270DA">
          <w:delText>6.71</w:delText>
        </w:r>
      </w:del>
      <w:r w:rsidR="00E8553A">
        <w:t xml:space="preserve">,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w:t>
      </w:r>
      <w:ins w:id="145" w:author="Jim Wright" w:date="2021-10-04T11:35:00Z">
        <w:r w:rsidR="005270DA">
          <w:t>21.07</w:t>
        </w:r>
      </w:ins>
      <w:del w:id="146" w:author="Jim Wright" w:date="2021-10-04T11:35:00Z">
        <w:r w:rsidR="00E8553A" w:rsidDel="005270DA">
          <w:delText>17.58</w:delText>
        </w:r>
      </w:del>
      <w:r w:rsidR="00E8553A">
        <w:t xml:space="preserve">, </w:t>
      </w:r>
      <w:r w:rsidR="00E8553A">
        <w:rPr>
          <w:i/>
          <w:iCs/>
        </w:rPr>
        <w:t xml:space="preserve">p </w:t>
      </w:r>
      <w:r w:rsidR="00E8553A">
        <w:t xml:space="preserve">&lt; .001. The headache-migraine cluster was observed to be rated significantly higher than other symptom </w:t>
      </w:r>
      <w:r w:rsidR="00E8553A">
        <w:lastRenderedPageBreak/>
        <w:t xml:space="preserve">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w:t>
      </w:r>
      <w:ins w:id="147" w:author="Jim Wright" w:date="2021-10-04T11:41:00Z">
        <w:r w:rsidR="00436970">
          <w:t>622</w:t>
        </w:r>
      </w:ins>
      <w:del w:id="148" w:author="Jim Wright" w:date="2021-10-04T11:41:00Z">
        <w:r w:rsidR="0004242D" w:rsidDel="00436970">
          <w:delText>730</w:delText>
        </w:r>
      </w:del>
      <w:r w:rsidR="0004242D">
        <w:t xml:space="preserve">. On average, females were observed to rate higher symptom severity levels compared to males, </w:t>
      </w:r>
      <w:r w:rsidR="0004242D">
        <w:rPr>
          <w:i/>
          <w:iCs/>
        </w:rPr>
        <w:t xml:space="preserve">p </w:t>
      </w:r>
      <w:r w:rsidR="0004242D">
        <w:t xml:space="preserve">&lt; .001. </w:t>
      </w:r>
    </w:p>
    <w:p w14:paraId="72597FA5" w14:textId="19413756"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w:t>
      </w:r>
      <w:ins w:id="149" w:author="Jim Wright" w:date="2021-10-04T11:42:00Z">
        <w:r w:rsidR="00436970">
          <w:t>5</w:t>
        </w:r>
      </w:ins>
      <w:del w:id="150" w:author="Jim Wright" w:date="2021-10-04T11:42:00Z">
        <w:r w:rsidR="003C45BC" w:rsidDel="00436970">
          <w:delText>8</w:delText>
        </w:r>
      </w:del>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w:t>
      </w:r>
      <w:ins w:id="151" w:author="Jim Wright" w:date="2021-10-04T11:43:00Z">
        <w:r w:rsidR="00436970">
          <w:t>41</w:t>
        </w:r>
      </w:ins>
      <w:del w:id="152" w:author="Jim Wright" w:date="2021-10-04T11:43:00Z">
        <w:r w:rsidR="003C45BC" w:rsidDel="00436970">
          <w:delText>62</w:delText>
        </w:r>
      </w:del>
      <w:r w:rsidR="003C45BC">
        <w:t>),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w:t>
      </w:r>
      <w:ins w:id="153" w:author="Jim Wright" w:date="2021-10-04T11:45:00Z">
        <w:r w:rsidR="00436970">
          <w:t xml:space="preserve"> (</w:t>
        </w:r>
        <w:r w:rsidR="00436970">
          <w:rPr>
            <w:i/>
            <w:iCs/>
          </w:rPr>
          <w:t xml:space="preserve">M </w:t>
        </w:r>
        <w:r w:rsidR="00436970">
          <w:t xml:space="preserve">= 0.02, </w:t>
        </w:r>
        <w:r w:rsidR="00436970">
          <w:rPr>
            <w:i/>
            <w:iCs/>
          </w:rPr>
          <w:t xml:space="preserve">SD </w:t>
        </w:r>
        <w:r w:rsidR="00436970">
          <w:t>= 0.08)</w:t>
        </w:r>
      </w:ins>
      <w:r w:rsidR="00FC071A">
        <w:t>, ocular-motor</w:t>
      </w:r>
      <w:ins w:id="154" w:author="Jim Wright" w:date="2021-10-04T11:46:00Z">
        <w:r w:rsidR="00436970">
          <w:t xml:space="preserve"> (</w:t>
        </w:r>
        <w:r w:rsidR="00436970">
          <w:rPr>
            <w:i/>
            <w:iCs/>
          </w:rPr>
          <w:t xml:space="preserve">M </w:t>
        </w:r>
        <w:r w:rsidR="00436970">
          <w:t xml:space="preserve">= 0.02, </w:t>
        </w:r>
        <w:r w:rsidR="00436970">
          <w:rPr>
            <w:i/>
            <w:iCs/>
          </w:rPr>
          <w:t xml:space="preserve">SD </w:t>
        </w:r>
        <w:r w:rsidR="00436970">
          <w:t xml:space="preserve">= </w:t>
        </w:r>
        <w:r w:rsidR="003E4D0A">
          <w:t>0.11)</w:t>
        </w:r>
      </w:ins>
      <w:r w:rsidR="00FC071A">
        <w:t>,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0</w:t>
      </w:r>
      <w:ins w:id="155" w:author="Jim Wright" w:date="2021-10-04T11:48:00Z">
        <w:r w:rsidR="003E4D0A">
          <w:t>29</w:t>
        </w:r>
      </w:ins>
      <w:del w:id="156" w:author="Jim Wright" w:date="2021-10-04T11:48:00Z">
        <w:r w:rsidR="00FC071A" w:rsidDel="003E4D0A">
          <w:delText>13</w:delText>
        </w:r>
      </w:del>
      <w:r w:rsidR="00FC071A">
        <w:t xml:space="preserve">,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w:t>
      </w:r>
      <w:r w:rsidR="0077053F">
        <w:lastRenderedPageBreak/>
        <w:t xml:space="preserve">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09D147DB" w:rsidR="008C78AC" w:rsidRDefault="008C78AC" w:rsidP="008C78AC">
      <w:pPr>
        <w:rPr>
          <w:b/>
          <w:bCs/>
          <w:i/>
          <w:iCs/>
        </w:rPr>
      </w:pPr>
      <w:r>
        <w:rPr>
          <w:b/>
          <w:bCs/>
          <w:i/>
          <w:iCs/>
        </w:rPr>
        <w:t xml:space="preserve">Insert Table </w:t>
      </w:r>
      <w:r w:rsidR="00E22EA6">
        <w:rPr>
          <w:b/>
          <w:bCs/>
          <w:i/>
          <w:iCs/>
        </w:rPr>
        <w:t xml:space="preserve">5 </w:t>
      </w:r>
      <w:r>
        <w:rPr>
          <w:b/>
          <w:bCs/>
          <w:i/>
          <w:iCs/>
        </w:rPr>
        <w:t>Here</w:t>
      </w:r>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24DAD745"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201A32">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id":"ITEM-4","itemData":{"DOI":"10.2105/AJPH.2016.303154","ISSN":"15410048","PMID":"27196651","abstract":"Objectives. To determine whether concussed students experience greater academic dysfunction than students who sustain other injuries. Methods. We conducted a prospective cohort study from September 2013 through January 2015 involving high school and college students who visited 3 emergency departments in the Rochester, New York, area. Using telephone surveys, we compared self-reported academic dysfunction between 70 students with concussions and a comparison group of 108 students with extremity injuries at 1 week and 1 month after injury. Results. At 1 week after injury, academic dysfunction scores were approximately 16 points higher (b = 16.20; 95% confidence interval = 6.39, 26.00) on a 174-point scale in the concussed group than in the extremity injury group. Although there were no differences overall at 1-month after injury, female students in the concussion group and those with a history of 2 or more prior concussions were more likely to report academic dysfunction. Conclusions. Our results showed academic dysfunction among concussed students, especially female students and those with multiple prior concussions, 1 week after their injury. Such effects appeared to largely resolve after 1 month. Our findings support the need for academic adjustments for concussed students.","author":[{"dropping-particle":"","family":"Wasserman","given":"Erin B.","non-dropping-particle":"","parse-names":false,"suffix":""},{"dropping-particle":"","family":"Bazarian","given":"Jeffrey J.","non-dropping-particle":"","parse-names":false,"suffix":""},{"dropping-particle":"","family":"Mapstone","given":"Mark","non-dropping-particle":"","parse-names":false,"suffix":""},{"dropping-particle":"","family":"Block","given":"Robert","non-dropping-particle":"","parse-names":false,"suffix":""},{"dropping-particle":"","family":"Wijngaarden","given":"Edwin","non-dropping-particle":"Van","parse-names":false,"suffix":""}],"container-title":"American Journal of Public Health","id":"ITEM-4","issue":"7","issued":{"date-parts":[["2016"]]},"page":"1247-1253","title":"Academic dysfunction after a concussion among US high school and college students","type":"article-journal","volume":"106"},"uris":["http://www.mendeley.com/documents/?uuid=16220458-a963-4e3f-9232-9082fbda93ec"]}],"mendeley":{"formattedCitation":"(Covassin et al., 2013; Grubenhoff et al., 2014; Ono et al., 2016; Wasserman et al., 2016)","plainTextFormattedCitation":"(Covassin et al., 2013; Grubenhoff et al., 2014; Ono et al., 2016; Wasserman et al., 2016)","previouslyFormattedCitation":"(Covassin et al., 2013; Grubenhoff et al., 2014; Ono et al., 2016; Wasserman et al., 2016)"},"properties":{"noteIndex":0},"schema":"https://github.com/citation-style-language/schema/raw/master/csl-citation.json"}</w:instrText>
      </w:r>
      <w:r>
        <w:fldChar w:fldCharType="separate"/>
      </w:r>
      <w:r w:rsidR="00B56CB0" w:rsidRPr="00B56CB0">
        <w:rPr>
          <w:noProof/>
        </w:rPr>
        <w:t>(Covassin et al., 2013; Grubenhoff et al., 2014; Ono et al., 2016; Wasserman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E569D3">
        <w:t>highest severity</w:t>
      </w:r>
      <w:r w:rsidR="00A36D48" w:rsidRPr="00E569D3">
        <w:t xml:space="preserve"> and frequency</w:t>
      </w:r>
      <w:r>
        <w:t xml:space="preserve">. </w:t>
      </w:r>
      <w:r w:rsidR="00C3674D">
        <w:t xml:space="preserve">The only ratings where </w:t>
      </w:r>
      <w:r w:rsidR="00C3674D">
        <w:lastRenderedPageBreak/>
        <w:t xml:space="preserve">symptom severity across all clusters was rated similarly occurred at the time of the fourth post-injury test with students who completed </w:t>
      </w:r>
      <w:ins w:id="157" w:author="Jim Wright" w:date="2021-10-15T11:01:00Z">
        <w:r w:rsidR="00C006C8">
          <w:t>a total of four</w:t>
        </w:r>
      </w:ins>
      <w:r w:rsidR="00C3674D">
        <w:t xml:space="preserve"> ImPACT post-injury tests. This group constituted the students with the most protracted recovery</w:t>
      </w:r>
      <w:ins w:id="158" w:author="Jim Wright" w:date="2021-10-15T11:01:00Z">
        <w:r w:rsidR="00C006C8">
          <w:t xml:space="preserve"> with an average of</w:t>
        </w:r>
      </w:ins>
      <w:del w:id="159" w:author="Jim Wright" w:date="2021-10-15T11:01:00Z">
        <w:r w:rsidR="00C3674D" w:rsidDel="00C006C8">
          <w:delText xml:space="preserve">. </w:delText>
        </w:r>
        <w:r w:rsidR="000F4446" w:rsidDel="00C006C8">
          <w:delText>Students who completed four post-injury tests averaged</w:delText>
        </w:r>
      </w:del>
      <w:r w:rsidR="000F4446">
        <w:t xml:space="preserve"> 18.18 days between post-injury test one and post-injury test four</w:t>
      </w:r>
      <w:ins w:id="160" w:author="Jim Wright" w:date="2021-10-15T11:02:00Z">
        <w:r w:rsidR="00C006C8">
          <w:t xml:space="preserve"> where </w:t>
        </w:r>
      </w:ins>
      <w:del w:id="161" w:author="Jim Wright" w:date="2021-10-15T11:02:00Z">
        <w:r w:rsidR="00884CBE" w:rsidDel="00C006C8">
          <w:delText>.</w:delText>
        </w:r>
        <w:r w:rsidR="000F4446" w:rsidDel="00C006C8">
          <w:delText xml:space="preserve"> </w:delText>
        </w:r>
      </w:del>
      <w:ins w:id="162" w:author="Jim Wright" w:date="2021-10-15T11:02:00Z">
        <w:r w:rsidR="00C006C8">
          <w:t>a</w:t>
        </w:r>
      </w:ins>
      <w:del w:id="163" w:author="Jim Wright" w:date="2021-10-15T11:02:00Z">
        <w:r w:rsidR="00884CBE" w:rsidDel="00C006C8">
          <w:delText>A</w:delText>
        </w:r>
      </w:del>
      <w:r w:rsidR="000F4446">
        <w:t xml:space="preserve">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p>
    <w:p w14:paraId="16781E6B" w14:textId="72669CDC" w:rsidR="00121B14" w:rsidRDefault="002D7474" w:rsidP="008C78AC">
      <w:r>
        <w:tab/>
        <w:t xml:space="preserve">Also consistent with previous research was the finding that females generally rated symptoms with higher severity than males across direct comparison of symptom clusters. </w:t>
      </w:r>
      <w:del w:id="164" w:author="Jim Wright" w:date="2021-10-15T11:03:00Z">
        <w:r w:rsidDel="00C006C8">
          <w:delText xml:space="preserve">It was not the purpose of the present study to analyze </w:delText>
        </w:r>
        <w:r w:rsidR="00D74A2B" w:rsidDel="00C006C8">
          <w:delText xml:space="preserve">the cause of differences in symptom reporting between the sexes, but </w:delText>
        </w:r>
      </w:del>
      <w:ins w:id="165" w:author="Jim Wright" w:date="2021-10-15T11:03:00Z">
        <w:r w:rsidR="00C006C8">
          <w:t>M</w:t>
        </w:r>
      </w:ins>
      <w:del w:id="166" w:author="Jim Wright" w:date="2021-10-15T11:03:00Z">
        <w:r w:rsidR="00D74A2B" w:rsidDel="00C006C8">
          <w:delText>m</w:delText>
        </w:r>
      </w:del>
      <w:r w:rsidR="00D74A2B">
        <w:t xml:space="preserve">ultiple explanations on the discrepancy between male and female symptom reporting have been documented in the literature ranging from differences in behavioral symptom reporting </w:t>
      </w:r>
      <w:r w:rsidR="00D74A2B">
        <w:fldChar w:fldCharType="begin" w:fldLock="1"/>
      </w:r>
      <w:r w:rsidR="008969C3">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 Pulsipher et al., 2021)"},"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68631225"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884CBE">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w:t>
      </w:r>
      <w:r w:rsidR="00884CBE">
        <w:t xml:space="preserve">the first </w:t>
      </w:r>
      <w:r w:rsidR="00495C83">
        <w:t xml:space="preserve">test </w:t>
      </w:r>
      <w:r w:rsidR="003E5FFA">
        <w:t>(i.e., post-injury test one)</w:t>
      </w:r>
      <w:r w:rsidR="00495C83">
        <w:t xml:space="preserve">. </w:t>
      </w:r>
    </w:p>
    <w:p w14:paraId="7FEDA310" w14:textId="6AE3CF0C" w:rsidR="00C43EE4" w:rsidRDefault="00C43EE4" w:rsidP="00C43EE4">
      <w:pPr>
        <w:pStyle w:val="Heading2"/>
      </w:pPr>
      <w:r>
        <w:t>How Trends in Symptom Severity can Influence the Future of RTL</w:t>
      </w:r>
    </w:p>
    <w:p w14:paraId="03953254" w14:textId="75FF1306" w:rsidR="00585CAA" w:rsidRDefault="00C43EE4" w:rsidP="008C78AC">
      <w:pPr>
        <w:rPr>
          <w:ins w:id="167" w:author="Jim Wright" w:date="2021-10-15T14:39:00Z"/>
        </w:rPr>
      </w:pPr>
      <w:r>
        <w:tab/>
      </w:r>
      <w:r w:rsidR="00866044" w:rsidRPr="00E569D3">
        <w:t>T</w:t>
      </w:r>
      <w:r w:rsidR="00433B39" w:rsidRPr="00E569D3">
        <w:t>he</w:t>
      </w:r>
      <w:r w:rsidR="005B02C8" w:rsidRPr="00E569D3">
        <w:t xml:space="preserve"> analysis of this</w:t>
      </w:r>
      <w:r w:rsidR="00433B39" w:rsidRPr="00E569D3">
        <w:t xml:space="preserve"> samp</w:t>
      </w:r>
      <w:r w:rsidR="005B02C8" w:rsidRPr="00E569D3">
        <w:t>le</w:t>
      </w:r>
      <w:r w:rsidR="00724379" w:rsidRPr="00E569D3">
        <w:t xml:space="preserve"> </w:t>
      </w:r>
      <w:r w:rsidR="00433B39" w:rsidRPr="00E569D3">
        <w:t xml:space="preserve">provides insight </w:t>
      </w:r>
      <w:r w:rsidR="005B02C8" w:rsidRPr="00E569D3">
        <w:t>into which</w:t>
      </w:r>
      <w:r w:rsidR="00433B39" w:rsidRPr="00E569D3">
        <w:t xml:space="preserve"> </w:t>
      </w:r>
      <w:r w:rsidR="0032074C" w:rsidRPr="00E569D3">
        <w:t xml:space="preserve">concussion </w:t>
      </w:r>
      <w:r w:rsidR="00433B39" w:rsidRPr="00E569D3">
        <w:t>symptom</w:t>
      </w:r>
      <w:r w:rsidR="005B02C8" w:rsidRPr="00E569D3">
        <w:t xml:space="preserve"> clusters</w:t>
      </w:r>
      <w:r w:rsidR="00433B39" w:rsidRPr="00E569D3">
        <w:t xml:space="preserve"> burden</w:t>
      </w:r>
      <w:r w:rsidR="00BC5883" w:rsidRPr="00E569D3">
        <w:t xml:space="preserve"> students the most during their return to school</w:t>
      </w:r>
      <w:r w:rsidR="0032074C" w:rsidRPr="00E569D3">
        <w:t>.</w:t>
      </w:r>
      <w:r w:rsidR="00B34204" w:rsidRPr="00E569D3">
        <w:t xml:space="preserve"> Students consistently rated symptoms</w:t>
      </w:r>
      <w:r w:rsidR="00BC5883" w:rsidRPr="00E569D3">
        <w:t xml:space="preserve"> from the headache-migraine, cognitive, and sleep clusters</w:t>
      </w:r>
      <w:r w:rsidR="00B34204" w:rsidRPr="00E569D3">
        <w:t xml:space="preserve"> as the most severe. This finding can </w:t>
      </w:r>
      <w:r w:rsidR="00B34204" w:rsidRPr="00E569D3">
        <w:lastRenderedPageBreak/>
        <w:t xml:space="preserve">help guide the provision of supports, </w:t>
      </w:r>
      <w:r w:rsidR="00F91121" w:rsidRPr="00E569D3">
        <w:t>such as</w:t>
      </w:r>
      <w:r w:rsidR="00B34204" w:rsidRPr="00E569D3">
        <w:t xml:space="preserve"> strategies and </w:t>
      </w:r>
      <w:r w:rsidR="00D5611E">
        <w:t>adjustments</w:t>
      </w:r>
      <w:ins w:id="168" w:author="Jim Wright" w:date="2021-10-15T14:38:00Z">
        <w:r w:rsidR="00585CAA">
          <w:t>,</w:t>
        </w:r>
      </w:ins>
      <w:r w:rsidR="00B34204" w:rsidRPr="00E569D3">
        <w:t xml:space="preserve"> to increase student alertness and attention during lecture</w:t>
      </w:r>
      <w:r w:rsidR="00A84EE6">
        <w:t>s</w:t>
      </w:r>
      <w:r w:rsidR="00B34204" w:rsidRPr="00E569D3">
        <w:t xml:space="preserve">, </w:t>
      </w:r>
      <w:r w:rsidR="00BE205E" w:rsidRPr="00E569D3">
        <w:t>as these three symptom clusters</w:t>
      </w:r>
      <w:r w:rsidR="00B34204" w:rsidRPr="00E569D3">
        <w:t xml:space="preserve"> ultimately impact the ability to learn and retain new information</w:t>
      </w:r>
      <w:r w:rsidR="00724379" w:rsidRPr="00E569D3">
        <w:t xml:space="preserve"> </w:t>
      </w:r>
      <w:r w:rsidR="00BC5883" w:rsidRPr="00E569D3">
        <w:fldChar w:fldCharType="begin" w:fldLock="1"/>
      </w:r>
      <w:r w:rsidR="00846746" w:rsidRPr="00E569D3">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E569D3">
        <w:fldChar w:fldCharType="separate"/>
      </w:r>
      <w:r w:rsidR="00BC5883" w:rsidRPr="00E569D3">
        <w:rPr>
          <w:noProof/>
        </w:rPr>
        <w:t>(Gioia et al., 2016)</w:t>
      </w:r>
      <w:r w:rsidR="00BC5883" w:rsidRPr="00E569D3">
        <w:fldChar w:fldCharType="end"/>
      </w:r>
      <w:r w:rsidR="00BC5883" w:rsidRPr="00E569D3">
        <w:t>.</w:t>
      </w:r>
      <w:ins w:id="169" w:author="Jim Wright" w:date="2021-10-15T11:05:00Z">
        <w:r w:rsidR="00C006C8">
          <w:t xml:space="preserve"> </w:t>
        </w:r>
      </w:ins>
      <w:ins w:id="170" w:author="Jim Wright" w:date="2021-10-15T14:03:00Z">
        <w:r w:rsidR="00A20BCC">
          <w:t>Further, t</w:t>
        </w:r>
      </w:ins>
      <w:ins w:id="171" w:author="Jim Wright" w:date="2021-10-15T11:06:00Z">
        <w:r w:rsidR="00201A32">
          <w:t xml:space="preserve">he </w:t>
        </w:r>
      </w:ins>
      <w:ins w:id="172" w:author="Jim Wright" w:date="2021-10-15T11:07:00Z">
        <w:r w:rsidR="00201A32">
          <w:t xml:space="preserve">burden of headache-migraine, cognitive, and sleep symptoms during the return the school emphasize the need for SLP involvement in the RTL process. Speech-language pathologists </w:t>
        </w:r>
      </w:ins>
      <w:ins w:id="173" w:author="Jim Wright" w:date="2021-10-15T11:09:00Z">
        <w:r w:rsidR="00201A32">
          <w:t xml:space="preserve">can </w:t>
        </w:r>
      </w:ins>
      <w:ins w:id="174" w:author="Jim Wright" w:date="2021-10-15T11:08:00Z">
        <w:r w:rsidR="00201A32">
          <w:t xml:space="preserve">provide the clinical skills to deliver interventions to address cognitive challenges as well as psychoeducation </w:t>
        </w:r>
      </w:ins>
      <w:ins w:id="175" w:author="Jim Wright" w:date="2021-10-15T11:09:00Z">
        <w:r w:rsidR="00201A32">
          <w:t xml:space="preserve">on headache management and sleep hygiene to assist students as they manage their symptom </w:t>
        </w:r>
      </w:ins>
      <w:ins w:id="176" w:author="Jim Wright" w:date="2021-10-15T11:10:00Z">
        <w:r w:rsidR="00201A32">
          <w:t xml:space="preserve">during the return to school </w:t>
        </w:r>
      </w:ins>
      <w:r w:rsidR="00201A32">
        <w:fldChar w:fldCharType="begin" w:fldLock="1"/>
      </w:r>
      <w:r w:rsidR="00585CAA">
        <w:instrText>ADDIN CSL_CITATION {"citationItems":[{"id":"ITEM-1","itemData":{"DOI":"10.1097/TLD.0000000000000198","ISBN":"0000000000000","author":[{"dropping-particle":"","family":"Wright","given":"Jim","non-dropping-particle":"","parse-names":false,"suffix":""},{"dropping-particle":"","family":"Sohlberg","given":"McKay Moore","non-dropping-particle":"","parse-names":false,"suffix":""},{"dropping-particle":"","family":"Watson-Stites","given":"Ryann","non-dropping-particle":"","parse-names":false,"suffix":""},{"dropping-particle":"","family":"McCart","given":"Melissa","non-dropping-particle":"","parse-names":false,"suffix":""}],"container-title":"Topics in Language Disorders","id":"ITEM-1","issue":"1","issued":{"date-parts":[["2020"]]},"page":"6-35","title":"Identification of key therapy ingredients for SLPs serving on multidisciplinary teams facilitating return to learn for students with prolonged cognitive effects after concussion: A retrospective case series analysis","type":"article-journal","volume":"40"},"uris":["http://www.mendeley.com/documents/?uuid=faf241da-cb27-41b4-bef6-7b0e3f7292f3"]},{"id":"ITEM-2","itemData":{"author":[{"dropping-particle":"","family":"Ketcham","given":"Caroline J","non-dropping-particle":"","parse-names":false,"suffix":""},{"dropping-particle":"","family":"Bowie","given":"Melissa","non-dropping-particle":"","parse-names":false,"suffix":""},{"dropping-particle":"","family":"Patel","given":"Kirtida","non-dropping-particle":"","parse-names":false,"suffix":""},{"dropping-particle":"","family":"Hall","given":"Eric E","non-dropping-particle":"","parse-names":false,"suffix":""},{"dropping-particle":"","family":"Buckley","given":"Thomas A","non-dropping-particle":"","parse-names":false,"suffix":""},{"dropping-particle":"","family":"Baker","given":"Martin","non-dropping-particle":"","parse-names":false,"suffix":""}],"id":"ITEM-2","issue":"1","issued":{"date-parts":[["2017"]]},"page":"8-13","title":"The value of speech-language pathologists in concussion management","type":"article-journal","volume":"1"},"uris":["http://www.mendeley.com/documents/?uuid=3a33d6c6-f82b-4279-a9e4-fdf989089487"]},{"id":"ITEM-3","itemData":{"author":[{"dropping-particle":"","family":"Dachtyl","given":"Sarah A.","non-dropping-particle":"","parse-names":false,"suffix":""},{"dropping-particle":"","family":"Morales","given":"Pedro","non-dropping-particle":"","parse-names":false,"suffix":""}],"container-title":"American Journal of Speech-Language Pathology","id":"ITEM-3","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 Ketcham et al., 2017; Wright et al., 2020)","plainTextFormattedCitation":"(Dachtyl &amp; Morales, 2017; Ketcham et al., 2017; Wright et al., 2020)","previouslyFormattedCitation":"(Dachtyl &amp; Morales, 2017; Ketcham et al., 2017; Wright et al., 2020)"},"properties":{"noteIndex":0},"schema":"https://github.com/citation-style-language/schema/raw/master/csl-citation.json"}</w:instrText>
      </w:r>
      <w:r w:rsidR="00201A32">
        <w:fldChar w:fldCharType="separate"/>
      </w:r>
      <w:r w:rsidR="00201A32" w:rsidRPr="00201A32">
        <w:rPr>
          <w:noProof/>
        </w:rPr>
        <w:t>(Dachtyl &amp; Morales, 2017; Ketcham et al., 2017; Wright et al., 2020)</w:t>
      </w:r>
      <w:r w:rsidR="00201A32">
        <w:fldChar w:fldCharType="end"/>
      </w:r>
      <w:r w:rsidR="00201A32">
        <w:t>.</w:t>
      </w:r>
      <w:r w:rsidR="00BC5883">
        <w:t xml:space="preserve"> </w:t>
      </w:r>
    </w:p>
    <w:p w14:paraId="04147C9E" w14:textId="083AC3CB" w:rsidR="00585CAA" w:rsidRDefault="00BC5883" w:rsidP="00585CAA">
      <w:pPr>
        <w:ind w:firstLine="720"/>
        <w:rPr>
          <w:ins w:id="177" w:author="Jim Wright" w:date="2021-10-15T14:46:00Z"/>
        </w:rPr>
      </w:pPr>
      <w:r>
        <w:t xml:space="preserve">With an improved knowledge of </w:t>
      </w:r>
      <w:r w:rsidR="005B02C8">
        <w:t>perceived symptom severity</w:t>
      </w:r>
      <w:r w:rsidR="00334D27">
        <w:t xml:space="preserve"> and recovery trajectory,</w:t>
      </w:r>
      <w:r w:rsidR="00BE205E">
        <w:t xml:space="preserve"> educators and clinicians</w:t>
      </w:r>
      <w:r w:rsidR="00334D27">
        <w:t xml:space="preserve"> </w:t>
      </w:r>
      <w:r w:rsidR="00BE205E">
        <w:t>can be better</w:t>
      </w:r>
      <w:r>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D846C5">
        <w:t xml:space="preserve">, such as a 504 Plan </w:t>
      </w:r>
      <w:r w:rsidR="00D846C5">
        <w:fldChar w:fldCharType="begin" w:fldLock="1"/>
      </w:r>
      <w:r w:rsidR="008C27F4">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plainTextFormattedCitation":"(McAvoy et al., 2018)","previouslyFormattedCitation":"(McAvoy et al., 2018)"},"properties":{"noteIndex":0},"schema":"https://github.com/citation-style-language/schema/raw/master/csl-citation.json"}</w:instrText>
      </w:r>
      <w:r w:rsidR="00D846C5">
        <w:fldChar w:fldCharType="separate"/>
      </w:r>
      <w:r w:rsidR="00D846C5" w:rsidRPr="00D846C5">
        <w:rPr>
          <w:noProof/>
        </w:rPr>
        <w:t>(McAvoy et al., 2018)</w:t>
      </w:r>
      <w:r w:rsidR="00D846C5">
        <w:fldChar w:fldCharType="end"/>
      </w:r>
      <w:r w:rsidR="006907D1">
        <w:t>. This is a critical finding for RTL because it provides educators with an indicator of who is at risk for a longer recovery.</w:t>
      </w:r>
      <w:ins w:id="178" w:author="Jim Wright" w:date="2021-10-15T14:39:00Z">
        <w:r w:rsidR="00585CAA">
          <w:t xml:space="preserve"> It also</w:t>
        </w:r>
      </w:ins>
      <w:r w:rsidR="00585CAA">
        <w:t xml:space="preserve"> </w:t>
      </w:r>
      <w:ins w:id="179" w:author="Jim Wright" w:date="2021-10-15T14:42:00Z">
        <w:r w:rsidR="00585CAA">
          <w:t>underscores</w:t>
        </w:r>
      </w:ins>
      <w:ins w:id="180" w:author="Jim Wright" w:date="2021-10-15T14:39:00Z">
        <w:r w:rsidR="00585CAA">
          <w:t xml:space="preserve"> the importance </w:t>
        </w:r>
      </w:ins>
      <w:ins w:id="181" w:author="Jim Wright" w:date="2021-10-15T14:40:00Z">
        <w:r w:rsidR="00585CAA">
          <w:t xml:space="preserve">of providing earlier access to SLP intervention as students return to school to optimize symptom resolution and prevent symptom prolongation. </w:t>
        </w:r>
      </w:ins>
      <w:r w:rsidR="00585CAA">
        <w:fldChar w:fldCharType="begin" w:fldLock="1"/>
      </w:r>
      <w:r w:rsidR="00925FF7">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manualFormatting":"McAvoy et al. (2018)","plainTextFormattedCitation":"(McAvoy et al., 2018)","previouslyFormattedCitation":"(McAvoy et al., 2018)"},"properties":{"noteIndex":0},"schema":"https://github.com/citation-style-language/schema/raw/master/csl-citation.json"}</w:instrText>
      </w:r>
      <w:r w:rsidR="00585CAA">
        <w:fldChar w:fldCharType="separate"/>
      </w:r>
      <w:r w:rsidR="00585CAA" w:rsidRPr="00585CAA">
        <w:rPr>
          <w:noProof/>
        </w:rPr>
        <w:t xml:space="preserve">McAvoy et al. </w:t>
      </w:r>
      <w:r w:rsidR="00585CAA">
        <w:rPr>
          <w:noProof/>
        </w:rPr>
        <w:t>(</w:t>
      </w:r>
      <w:r w:rsidR="00585CAA" w:rsidRPr="00585CAA">
        <w:rPr>
          <w:noProof/>
        </w:rPr>
        <w:t>2018)</w:t>
      </w:r>
      <w:r w:rsidR="00585CAA">
        <w:fldChar w:fldCharType="end"/>
      </w:r>
      <w:r w:rsidR="006907D1">
        <w:t xml:space="preserve"> </w:t>
      </w:r>
      <w:ins w:id="182" w:author="Jim Wright" w:date="2021-10-15T14:43:00Z">
        <w:r w:rsidR="00585CAA">
          <w:t>highlights the prolonged duration of time it requires for schools to d</w:t>
        </w:r>
      </w:ins>
      <w:ins w:id="183" w:author="Jim Wright" w:date="2021-10-15T14:44:00Z">
        <w:r w:rsidR="00585CAA">
          <w:t xml:space="preserve">etermine students eligible for Tier 2 or 3 special education services. To best serve the needs of students returning to school post-concussion, it is imperative </w:t>
        </w:r>
      </w:ins>
      <w:ins w:id="184" w:author="Jim Wright" w:date="2021-10-15T14:45:00Z">
        <w:r w:rsidR="00585CAA">
          <w:t>to facilitate quicker access to school-based clinicians, such as SLPs</w:t>
        </w:r>
      </w:ins>
      <w:ins w:id="185" w:author="Jim Wright" w:date="2021-10-15T14:46:00Z">
        <w:r w:rsidR="00585CAA">
          <w:t xml:space="preserve">. </w:t>
        </w:r>
      </w:ins>
    </w:p>
    <w:p w14:paraId="408AE7A9" w14:textId="156EDB4E" w:rsidR="00C43EE4" w:rsidRDefault="006907D1">
      <w:pPr>
        <w:ind w:firstLine="720"/>
        <w:pPrChange w:id="186" w:author="Jim Wright" w:date="2021-10-15T14:39:00Z">
          <w:pPr/>
        </w:pPrChange>
      </w:pPr>
      <w:del w:id="187" w:author="Jim Wright" w:date="2021-10-15T14:46:00Z">
        <w:r w:rsidDel="00585CAA">
          <w:delText>Future research should consider the evaluation of severity cut-off scores that trigger the implementation of specific RTL interventions to manage symptoms and prevent academic challenges.</w:delText>
        </w:r>
        <w:r w:rsidR="00536CB8" w:rsidDel="00585CAA">
          <w:delText xml:space="preserve"> </w:delText>
        </w:r>
      </w:del>
      <w:r>
        <w:t xml:space="preserve">It is </w:t>
      </w:r>
      <w:del w:id="188" w:author="Jim Wright" w:date="2021-10-15T14:48:00Z">
        <w:r w:rsidDel="00925FF7">
          <w:delText xml:space="preserve">also </w:delText>
        </w:r>
      </w:del>
      <w:r>
        <w:t xml:space="preserve">important for educators </w:t>
      </w:r>
      <w:r w:rsidR="00D5611E">
        <w:t xml:space="preserve">and clinicians </w:t>
      </w:r>
      <w:r>
        <w:t>to be mindful</w:t>
      </w:r>
      <w:ins w:id="189" w:author="Jim Wright" w:date="2021-10-15T14:55:00Z">
        <w:r w:rsidR="00925FF7">
          <w:t xml:space="preserve"> of the differences in symptom reporting between females and males</w:t>
        </w:r>
      </w:ins>
      <w:ins w:id="190" w:author="Jim Wright" w:date="2021-10-15T14:56:00Z">
        <w:r w:rsidR="00925FF7">
          <w:t xml:space="preserve">. </w:t>
        </w:r>
      </w:ins>
      <w:del w:id="191" w:author="Jim Wright" w:date="2021-10-15T14:56:00Z">
        <w:r w:rsidDel="00925FF7">
          <w:delText xml:space="preserve"> that females tend to be more symptomatic than males when assessing student needs and implementing supports.</w:delText>
        </w:r>
      </w:del>
      <w:ins w:id="192" w:author="Jim Wright" w:date="2021-10-15T14:48:00Z">
        <w:r w:rsidR="00925FF7">
          <w:t xml:space="preserve">With a smaller subset of the same sample </w:t>
        </w:r>
      </w:ins>
      <w:ins w:id="193" w:author="Jim Wright" w:date="2021-10-15T14:49:00Z">
        <w:r w:rsidR="00925FF7">
          <w:t xml:space="preserve">from the present </w:t>
        </w:r>
        <w:r w:rsidR="00925FF7">
          <w:lastRenderedPageBreak/>
          <w:t xml:space="preserve">study, </w:t>
        </w:r>
      </w:ins>
      <w:r w:rsidR="00925FF7">
        <w:fldChar w:fldCharType="begin" w:fldLock="1"/>
      </w:r>
      <w:r w:rsidR="00925FF7">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925FF7">
        <w:fldChar w:fldCharType="separate"/>
      </w:r>
      <w:r w:rsidR="00925FF7" w:rsidRPr="00925FF7">
        <w:rPr>
          <w:noProof/>
        </w:rPr>
        <w:t xml:space="preserve">Tamura et al. </w:t>
      </w:r>
      <w:r w:rsidR="00925FF7">
        <w:rPr>
          <w:noProof/>
        </w:rPr>
        <w:t>(</w:t>
      </w:r>
      <w:r w:rsidR="00925FF7" w:rsidRPr="00925FF7">
        <w:rPr>
          <w:noProof/>
        </w:rPr>
        <w:t>2020)</w:t>
      </w:r>
      <w:r w:rsidR="00925FF7">
        <w:fldChar w:fldCharType="end"/>
      </w:r>
      <w:r>
        <w:t xml:space="preserve"> </w:t>
      </w:r>
      <w:ins w:id="194" w:author="Jim Wright" w:date="2021-10-15T14:49:00Z">
        <w:r w:rsidR="00925FF7">
          <w:t xml:space="preserve">identified that females required, on average, </w:t>
        </w:r>
      </w:ins>
      <w:ins w:id="195" w:author="Jim Wright" w:date="2021-10-15T14:50:00Z">
        <w:r w:rsidR="00925FF7">
          <w:t>two days longer than males to achieve complete RTP</w:t>
        </w:r>
      </w:ins>
      <w:ins w:id="196" w:author="Jim Wright" w:date="2021-10-15T14:52:00Z">
        <w:r w:rsidR="00925FF7">
          <w:t>, a difference that was most influenced by females requiring, on average, t</w:t>
        </w:r>
      </w:ins>
      <w:ins w:id="197" w:author="Jim Wright" w:date="2021-10-18T10:39:00Z">
        <w:r w:rsidR="00337135">
          <w:t>w</w:t>
        </w:r>
      </w:ins>
      <w:ins w:id="198" w:author="Jim Wright" w:date="2021-10-15T14:52:00Z">
        <w:r w:rsidR="00925FF7">
          <w:t>o more full days to achieve RTL</w:t>
        </w:r>
      </w:ins>
      <w:ins w:id="199" w:author="Jim Wright" w:date="2021-10-15T14:53:00Z">
        <w:r w:rsidR="00925FF7">
          <w:t xml:space="preserve"> </w:t>
        </w:r>
      </w:ins>
      <w:r w:rsidR="00925FF7">
        <w:fldChar w:fldCharType="begin" w:fldLock="1"/>
      </w:r>
      <w:r w:rsidR="00925FF7">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operties":{"noteIndex":0},"schema":"https://github.com/citation-style-language/schema/raw/master/csl-citation.json"}</w:instrText>
      </w:r>
      <w:r w:rsidR="00925FF7">
        <w:fldChar w:fldCharType="separate"/>
      </w:r>
      <w:r w:rsidR="00925FF7" w:rsidRPr="00925FF7">
        <w:rPr>
          <w:noProof/>
        </w:rPr>
        <w:t>(Tamura et al., 2020)</w:t>
      </w:r>
      <w:r w:rsidR="00925FF7">
        <w:fldChar w:fldCharType="end"/>
      </w:r>
      <w:ins w:id="200" w:author="Jim Wright" w:date="2021-10-15T14:53:00Z">
        <w:r w:rsidR="00925FF7">
          <w:t xml:space="preserve">. Findings from both </w:t>
        </w:r>
        <w:r w:rsidR="00925FF7">
          <w:fldChar w:fldCharType="begin" w:fldLock="1"/>
        </w:r>
        <w:r w:rsidR="00925FF7">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925FF7">
          <w:fldChar w:fldCharType="separate"/>
        </w:r>
        <w:r w:rsidR="00925FF7" w:rsidRPr="00925FF7">
          <w:rPr>
            <w:noProof/>
          </w:rPr>
          <w:t xml:space="preserve">Tamura et al. </w:t>
        </w:r>
        <w:r w:rsidR="00925FF7">
          <w:rPr>
            <w:noProof/>
          </w:rPr>
          <w:t>(</w:t>
        </w:r>
        <w:r w:rsidR="00925FF7" w:rsidRPr="00925FF7">
          <w:rPr>
            <w:noProof/>
          </w:rPr>
          <w:t>2020)</w:t>
        </w:r>
        <w:r w:rsidR="00925FF7">
          <w:fldChar w:fldCharType="end"/>
        </w:r>
        <w:r w:rsidR="00925FF7">
          <w:t xml:space="preserve"> and the present study provide evidence that females a</w:t>
        </w:r>
      </w:ins>
      <w:ins w:id="201" w:author="Jim Wright" w:date="2021-10-15T14:54:00Z">
        <w:r w:rsidR="00925FF7">
          <w:t xml:space="preserve">re at risk to report more symptoms post-concussion and require a longer duration to complete RTL and RTP; therefore, SLPs and other school staff </w:t>
        </w:r>
      </w:ins>
      <w:ins w:id="202" w:author="Jim Wright" w:date="2021-10-15T14:55:00Z">
        <w:r w:rsidR="00925FF7">
          <w:t>need to be mindful of this difference and prep</w:t>
        </w:r>
      </w:ins>
      <w:ins w:id="203" w:author="Jim Wright" w:date="2021-10-15T14:56:00Z">
        <w:r w:rsidR="00925FF7">
          <w:t>ared to intervene earlier to prevent prolonged recovery.</w:t>
        </w:r>
      </w:ins>
    </w:p>
    <w:p w14:paraId="5C06C4E2" w14:textId="3263181F" w:rsidR="00450BE6" w:rsidRDefault="00450BE6" w:rsidP="00450BE6">
      <w:pPr>
        <w:pStyle w:val="Heading2"/>
      </w:pPr>
      <w:r>
        <w:t xml:space="preserve">Study Limitations </w:t>
      </w:r>
    </w:p>
    <w:p w14:paraId="1EA11BC1" w14:textId="6B827766" w:rsidR="00450BE6" w:rsidRDefault="00450BE6" w:rsidP="00450BE6">
      <w:r>
        <w:tab/>
      </w:r>
      <w:r w:rsidRPr="00AB0346">
        <w:t xml:space="preserve">It is important to acknowledge the limitations </w:t>
      </w:r>
      <w:r w:rsidR="00A84EE6">
        <w:t xml:space="preserve">of </w:t>
      </w:r>
      <w:r w:rsidRPr="00AB0346">
        <w:t xml:space="preserve">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w:t>
      </w:r>
      <w:r w:rsidR="00A84EE6">
        <w:t>as in</w:t>
      </w:r>
      <w:r w:rsidR="00112A34" w:rsidRPr="00AB0346">
        <w:t xml:space="preserv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w:t>
      </w:r>
      <w:r w:rsidR="00A84EE6">
        <w:t>because</w:t>
      </w:r>
      <w:r w:rsidR="007A1332" w:rsidRPr="00AB0346">
        <w:t xml:space="preserve">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r w:rsidR="00A84EE6">
        <w:t>t</w:t>
      </w:r>
      <w:r w:rsidR="00112A34" w:rsidRPr="00AB0346">
        <w:t xml:space="preserve">udio </w:t>
      </w:r>
      <w:r w:rsidR="00A84EE6">
        <w:t xml:space="preserve">in an attempt </w:t>
      </w:r>
      <w:r w:rsidR="00112A34" w:rsidRPr="00AB0346">
        <w:t xml:space="preserve">to create one large data set with all information on PCSS severity ratings </w:t>
      </w:r>
      <w:r w:rsidR="003C1F9E">
        <w:t>and student</w:t>
      </w:r>
      <w:r w:rsidR="00112A34" w:rsidRPr="00AB0346">
        <w:t xml:space="preserve">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ins w:id="204" w:author="Jim Wright" w:date="2021-10-11T14:28:00Z">
        <w:r w:rsidR="00FF1A8D">
          <w:t xml:space="preserve">As a result, it was not possible to quantify the duration of time from the injury date to the date of post-injury test 1. </w:t>
        </w:r>
      </w:ins>
    </w:p>
    <w:p w14:paraId="7C0ECC1C" w14:textId="77777777" w:rsidR="004A04F4" w:rsidRDefault="004A04F4" w:rsidP="004A04F4">
      <w:pPr>
        <w:pStyle w:val="Heading3"/>
      </w:pPr>
      <w:r>
        <w:lastRenderedPageBreak/>
        <w:t xml:space="preserve">Measurement Considerations </w:t>
      </w:r>
    </w:p>
    <w:p w14:paraId="5EB9459B" w14:textId="4EDAD6F1" w:rsidR="004A04F4" w:rsidRDefault="004A04F4" w:rsidP="004A04F4">
      <w:r>
        <w:tab/>
        <w:t>A key consideration</w:t>
      </w:r>
      <w:r w:rsidR="00A84EE6">
        <w:t xml:space="preserve"> in the development of RTL interventions</w:t>
      </w:r>
      <w:r>
        <w:t xml:space="preserve"> </w:t>
      </w:r>
      <w:r w:rsidR="00A84EE6">
        <w:t xml:space="preserve">is </w:t>
      </w:r>
      <w:r>
        <w:t xml:space="preserve">the need to address the limitations </w:t>
      </w:r>
      <w:r w:rsidR="00A84EE6">
        <w:t>on</w:t>
      </w:r>
      <w:r>
        <w:t xml:space="preserve"> how student academic need is measured post-concussion. Although symptom severity measures like the PCSS provide a method to quantify the severity of student symptoms, these measures</w:t>
      </w:r>
      <w:ins w:id="205" w:author="Jim Wright" w:date="2021-10-11T11:42:00Z">
        <w:r w:rsidR="000D3CC2">
          <w:t xml:space="preserve"> rarely have been created in a systematic manner with published psychomet</w:t>
        </w:r>
      </w:ins>
      <w:ins w:id="206" w:author="Jim Wright" w:date="2021-10-11T11:43:00Z">
        <w:r w:rsidR="000D3CC2">
          <w:t xml:space="preserve">ric properties </w:t>
        </w:r>
      </w:ins>
      <w:r w:rsidR="000D3CC2">
        <w:fldChar w:fldCharType="begin" w:fldLock="1"/>
      </w:r>
      <w:r w:rsidR="00186728">
        <w:instrText>ADDIN CSL_CITATION {"citationItems":[{"id":"ITEM-1","itemData":{"DOI":"10.4085/1062-6050-47.2.221","ISSN":"10626050","PMID":"22488289","author":[{"dropping-particle":"","family":"McLeod","given":"Tamara C.Valovich","non-dropping-particle":"","parse-names":false,"suffix":""},{"dropping-particle":"","family":"Leach","given":"Candace","non-dropping-particle":"","parse-names":false,"suffix":""}],"container-title":"Journal of Athletic Training","id":"ITEM-1","issue":"2","issued":{"date-parts":[["2012"]]},"page":"221-223","title":"Psychometric properties of self-report concussion scales and checklists","type":"article-journal","volume":"47"},"uris":["http://www.mendeley.com/documents/?uuid=a4be821e-8b32-49ca-86e7-cb1ec94564ff"]}],"mendeley":{"formattedCitation":"(McLeod &amp; Leach, 2012)","plainTextFormattedCitation":"(McLeod &amp; Leach, 2012)","previouslyFormattedCitation":"(McLeod &amp; Leach, 2012)"},"properties":{"noteIndex":0},"schema":"https://github.com/citation-style-language/schema/raw/master/csl-citation.json"}</w:instrText>
      </w:r>
      <w:r w:rsidR="000D3CC2">
        <w:fldChar w:fldCharType="separate"/>
      </w:r>
      <w:r w:rsidR="000D3CC2" w:rsidRPr="000D3CC2">
        <w:rPr>
          <w:noProof/>
        </w:rPr>
        <w:t>(McLeod &amp; Leach, 2012)</w:t>
      </w:r>
      <w:r w:rsidR="000D3CC2">
        <w:fldChar w:fldCharType="end"/>
      </w:r>
      <w:ins w:id="207" w:author="Jim Wright" w:date="2021-10-11T11:43:00Z">
        <w:r w:rsidR="000D3CC2">
          <w:t xml:space="preserve"> and</w:t>
        </w:r>
      </w:ins>
      <w:r>
        <w:t xml:space="preserve">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w:t>
      </w:r>
      <w:ins w:id="208" w:author="Jim Wright" w:date="2021-10-11T11:44:00Z">
        <w:r w:rsidR="000D3CC2">
          <w:t>biases</w:t>
        </w:r>
      </w:ins>
      <w:del w:id="209" w:author="Jim Wright" w:date="2021-10-11T11:44:00Z">
        <w:r w:rsidDel="000D3CC2">
          <w:delText>a bias</w:delText>
        </w:r>
      </w:del>
      <w:r>
        <w:t xml:space="preserve"> in symptom measurement may</w:t>
      </w:r>
      <w:ins w:id="210" w:author="Jim Wright" w:date="2021-10-11T11:44:00Z">
        <w:r w:rsidR="000D3CC2">
          <w:t xml:space="preserve"> limit the generalizability of the present study and may</w:t>
        </w:r>
      </w:ins>
      <w:r>
        <w:t xml:space="preserve"> have</w:t>
      </w:r>
      <w:ins w:id="211" w:author="Jim Wright" w:date="2021-10-11T11:44:00Z">
        <w:r w:rsidR="000D3CC2">
          <w:t xml:space="preserve"> further</w:t>
        </w:r>
      </w:ins>
      <w:r>
        <w:t xml:space="preserve"> influenced the results</w:t>
      </w:r>
      <w:del w:id="212" w:author="Jim Wright" w:date="2021-10-11T11:45:00Z">
        <w:r w:rsidDel="000D3CC2">
          <w:delText xml:space="preserve"> of the present </w:delText>
        </w:r>
        <w:r w:rsidR="00962393" w:rsidDel="000D3CC2">
          <w:delText>st</w:delText>
        </w:r>
      </w:del>
      <w:del w:id="213" w:author="Jim Wright" w:date="2021-10-11T11:44:00Z">
        <w:r w:rsidR="00962393" w:rsidDel="000D3CC2">
          <w:delText>udy</w:delText>
        </w:r>
      </w:del>
      <w:r>
        <w:t xml:space="preserve"> as the vestibular and ocular-motor clusters were consistently rated with less severity than other clusters. Moreover, it may lead to the misidentification of students experiencing negative academic outcome because of these symptoms. </w:t>
      </w:r>
      <w:ins w:id="214" w:author="Jim Wright" w:date="2021-10-11T12:53:00Z">
        <w:r w:rsidR="00AA36C2">
          <w:t>In addition to the use of symptom severity checklists, o</w:t>
        </w:r>
      </w:ins>
      <w:ins w:id="215" w:author="Jim Wright" w:date="2021-10-11T11:38:00Z">
        <w:r w:rsidR="000D3CC2">
          <w:t xml:space="preserve">ne possible </w:t>
        </w:r>
      </w:ins>
      <w:ins w:id="216" w:author="Jim Wright" w:date="2021-10-11T12:35:00Z">
        <w:r w:rsidR="005214F2">
          <w:t>method</w:t>
        </w:r>
      </w:ins>
      <w:ins w:id="217" w:author="Jim Wright" w:date="2021-10-11T11:38:00Z">
        <w:r w:rsidR="000D3CC2">
          <w:t xml:space="preserve"> to enhance the reliability of symptom reporting</w:t>
        </w:r>
      </w:ins>
      <w:ins w:id="218" w:author="Jim Wright" w:date="2021-10-11T11:39:00Z">
        <w:r w:rsidR="000D3CC2">
          <w:t xml:space="preserve"> in the adolescent population</w:t>
        </w:r>
      </w:ins>
      <w:ins w:id="219" w:author="Jim Wright" w:date="2021-10-11T11:38:00Z">
        <w:r w:rsidR="000D3CC2">
          <w:t xml:space="preserve"> </w:t>
        </w:r>
      </w:ins>
      <w:ins w:id="220" w:author="Jim Wright" w:date="2021-10-11T11:39:00Z">
        <w:r w:rsidR="000D3CC2">
          <w:t xml:space="preserve">that warrants further research is to conduct a “symptom interview” with the student where they are </w:t>
        </w:r>
      </w:ins>
      <w:ins w:id="221" w:author="Jim Wright" w:date="2021-10-11T11:40:00Z">
        <w:r w:rsidR="000D3CC2">
          <w:t>asked</w:t>
        </w:r>
      </w:ins>
      <w:ins w:id="222" w:author="Jim Wright" w:date="2021-10-11T11:39:00Z">
        <w:r w:rsidR="000D3CC2">
          <w:t xml:space="preserve"> open-ended questions about their symptoms, such as “tell me a</w:t>
        </w:r>
      </w:ins>
      <w:ins w:id="223" w:author="Jim Wright" w:date="2021-10-11T11:40:00Z">
        <w:r w:rsidR="000D3CC2">
          <w:t>bout your headache”</w:t>
        </w:r>
      </w:ins>
      <w:ins w:id="224" w:author="Jim Wright" w:date="2021-10-11T11:45:00Z">
        <w:r w:rsidR="000D3CC2">
          <w:t xml:space="preserve">. </w:t>
        </w:r>
      </w:ins>
      <w:ins w:id="225" w:author="Jim Wright" w:date="2021-10-11T12:50:00Z">
        <w:r w:rsidR="003E2874">
          <w:t>There is a</w:t>
        </w:r>
      </w:ins>
      <w:ins w:id="226" w:author="Jim Wright" w:date="2021-10-11T12:47:00Z">
        <w:r w:rsidR="003E2874">
          <w:t xml:space="preserve"> </w:t>
        </w:r>
      </w:ins>
      <w:ins w:id="227" w:author="Jim Wright" w:date="2021-10-11T12:48:00Z">
        <w:r w:rsidR="003E2874">
          <w:t xml:space="preserve">historical </w:t>
        </w:r>
      </w:ins>
      <w:ins w:id="228" w:author="Jim Wright" w:date="2021-10-11T12:47:00Z">
        <w:r w:rsidR="003E2874">
          <w:t xml:space="preserve">tendency </w:t>
        </w:r>
      </w:ins>
      <w:ins w:id="229" w:author="Jim Wright" w:date="2021-10-11T12:48:00Z">
        <w:r w:rsidR="003E2874">
          <w:t>of</w:t>
        </w:r>
      </w:ins>
      <w:ins w:id="230" w:author="Jim Wright" w:date="2021-10-11T12:47:00Z">
        <w:r w:rsidR="003E2874">
          <w:t xml:space="preserve"> concussion symptom reporting research to </w:t>
        </w:r>
      </w:ins>
      <w:ins w:id="231" w:author="Jim Wright" w:date="2021-10-11T12:48:00Z">
        <w:r w:rsidR="003E2874">
          <w:t>mainly rely on the evaluation of total symptom scores</w:t>
        </w:r>
      </w:ins>
      <w:ins w:id="232" w:author="Jim Wright" w:date="2021-10-11T12:50:00Z">
        <w:r w:rsidR="003E2874">
          <w:t>; however, total symptom scores</w:t>
        </w:r>
      </w:ins>
      <w:ins w:id="233" w:author="Jim Wright" w:date="2021-10-11T12:48:00Z">
        <w:r w:rsidR="003E2874">
          <w:t xml:space="preserve"> have </w:t>
        </w:r>
      </w:ins>
      <w:ins w:id="234" w:author="Jim Wright" w:date="2021-10-11T12:49:00Z">
        <w:r w:rsidR="003E2874">
          <w:t>been identified to not significantly change from baseline to post-injury</w:t>
        </w:r>
      </w:ins>
      <w:ins w:id="235" w:author="Jim Wright" w:date="2021-10-11T12:51:00Z">
        <w:r w:rsidR="003E2874">
          <w:t xml:space="preserve"> </w:t>
        </w:r>
      </w:ins>
      <w:r w:rsidR="00186728">
        <w:fldChar w:fldCharType="begin" w:fldLock="1"/>
      </w:r>
      <w:r w:rsidR="00034965">
        <w:instrText>ADDIN CSL_CITATION {"citationItems":[{"id":"ITEM-1","itemData":{"DOI":"10.1080/13803395.2015.1060950","ISSN":"1744411X","PMID":"26241079","abstract":"Introduction: Self-report measures such as the Post-Concussion Symptom Scale (PCSS) are frequently used during baseline and postconcussion testing to evaluate athletes symptom profiles. However, the common approach of evaluating the total symptom score and/or symptom clusters may not allow for a complete understanding of the nature of athletes symptom reporting patterns. The primary objective of this study was to apply three \"global indices of distress\" variables, derived from the Symptom Checklist-90-Revised (SCL-90-R) framework, to the PCSS at baseline and postconcussion. We aimed to evaluate the utility of these symptom indices in relation to four PCSS symptom clusters and the total PCSS symptom score. Method: Participants included college athletes evaluated at baseline (N = 846) and postconcussion (N = 86). Athletes underwent neuropsychological testing at both time points, including completion of the PCSS and a paper/pencil and computerized test battery. Eight symptom indices were derived from the PCSS, and a postconcussion neurocognitive composite score was calculated. Results: Results showed that there were significant mean increases from baseline to postconcussion on four of the eight symptom indices evaluated. Furthermore, a significant proportion of athletes showed no change from baseline to postconcussion when evaluating the total symptom score, but showed at least a one standard deviation increase in symptom reporting from baseline to postconcussion when evaluating at least one other symptom index (i.e., a global index of distress or symptom cluster). Finally, the three global indices of distress variables, two of the four symptom clusters, and the total symptom score significantly predicted a postconcussion neurocognitive composite score, such that greater postconcussion symptoms were associated with lower postconcussion neurocognitive performance. Conclusions: These findings suggest that, in addition to evaluating the postconcussion total symptom score, there may be value in examining more specific symptom indices such as the global indices of distress variables and symptom clusters.","author":[{"dropping-particle":"","family":"Merritt","given":"Victoria C.","non-dropping-particle":"","parse-names":false,"suffix":""},{"dropping-particle":"","family":"Meyer","given":"Jessica E.","non-dropping-particle":"","parse-names":false,"suffix":""},{"dropping-particle":"","family":"Arnett","given":"Peter A.","non-dropping-particle":"","parse-names":false,"suffix":""}],"container-title":"Journal of Clinical and Experimental Neuropsychology","id":"ITEM-1","issue":"7","issued":{"date-parts":[["2015"]]},"page":"764-775","publisher":"Routledge","title":"A novel approach to classifying postconcussion symptoms: The application of a new framework to the Post-Concussion Symptom Scale","type":"article-journal","volume":"37"},"uris":["http://www.mendeley.com/documents/?uuid=b372b8a2-fcc9-4f17-a807-ad18e1142bf2"]}],"mendeley":{"formattedCitation":"(Merritt et al., 2015)","plainTextFormattedCitation":"(Merritt et al., 2015)","previouslyFormattedCitation":"(Merritt et al., 2015)"},"properties":{"noteIndex":0},"schema":"https://github.com/citation-style-language/schema/raw/master/csl-citation.json"}</w:instrText>
      </w:r>
      <w:r w:rsidR="00186728">
        <w:fldChar w:fldCharType="separate"/>
      </w:r>
      <w:r w:rsidR="00186728" w:rsidRPr="00186728">
        <w:rPr>
          <w:noProof/>
        </w:rPr>
        <w:t>(Merritt et al., 2015)</w:t>
      </w:r>
      <w:r w:rsidR="00186728">
        <w:fldChar w:fldCharType="end"/>
      </w:r>
      <w:ins w:id="236" w:author="Jim Wright" w:date="2021-10-11T12:40:00Z">
        <w:r w:rsidR="005214F2">
          <w:t>.</w:t>
        </w:r>
      </w:ins>
      <w:ins w:id="237" w:author="Jim Wright" w:date="2021-10-11T12:43:00Z">
        <w:r w:rsidR="005214F2">
          <w:t xml:space="preserve"> </w:t>
        </w:r>
      </w:ins>
      <w:ins w:id="238" w:author="Jim Wright" w:date="2021-10-11T12:44:00Z">
        <w:r w:rsidR="005214F2">
          <w:t xml:space="preserve">This suggests that clinicians should consider </w:t>
        </w:r>
      </w:ins>
      <w:ins w:id="239" w:author="Jim Wright" w:date="2021-10-11T12:51:00Z">
        <w:r w:rsidR="003E2874">
          <w:t xml:space="preserve">an approach that targets specific symptoms and provides the individual the opportunity to </w:t>
        </w:r>
      </w:ins>
      <w:ins w:id="240" w:author="Jim Wright" w:date="2021-10-11T12:52:00Z">
        <w:r w:rsidR="003E2874">
          <w:t>characterize the severity of their symptoms</w:t>
        </w:r>
      </w:ins>
      <w:ins w:id="241" w:author="Jim Wright" w:date="2021-10-11T13:47:00Z">
        <w:r w:rsidR="00123371">
          <w:t xml:space="preserve"> beyond a numerical rating</w:t>
        </w:r>
      </w:ins>
      <w:ins w:id="242" w:author="Jim Wright" w:date="2021-10-11T12:52:00Z">
        <w:r w:rsidR="003E2874">
          <w:t xml:space="preserve">. </w:t>
        </w:r>
      </w:ins>
    </w:p>
    <w:p w14:paraId="04B039D5" w14:textId="647B01BF" w:rsidR="004A04F4" w:rsidRDefault="004A04F4" w:rsidP="004A04F4">
      <w:pPr>
        <w:ind w:firstLine="720"/>
        <w:rPr>
          <w:ins w:id="243" w:author="Jim Wright" w:date="2021-10-04T11:55:00Z"/>
        </w:rPr>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w:t>
      </w:r>
      <w:r w:rsidRPr="00530F97">
        <w:lastRenderedPageBreak/>
        <w:t xml:space="preserve">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w:t>
      </w:r>
      <w:r w:rsidR="00A84EE6">
        <w:t>an</w:t>
      </w:r>
      <w:r w:rsidRPr="00530F97">
        <w:t xml:space="preserve"> individual</w:t>
      </w:r>
      <w:r w:rsidR="00A84EE6">
        <w:t xml:space="preserve"> student’s</w:t>
      </w:r>
      <w:r w:rsidRPr="00530F97">
        <w:t xml:space="preserve"> profile. </w:t>
      </w:r>
    </w:p>
    <w:p w14:paraId="5DFEDF37" w14:textId="3738523F" w:rsidR="00F958DD" w:rsidRPr="00530F97" w:rsidRDefault="00F958DD" w:rsidP="004A04F4">
      <w:pPr>
        <w:ind w:firstLine="720"/>
      </w:pPr>
      <w:ins w:id="244" w:author="Jim Wright" w:date="2021-10-04T11:55:00Z">
        <w:r>
          <w:t xml:space="preserve">A final limitation of symptom measurement is that our analysis did not compare post-injury PCSS reporting to </w:t>
        </w:r>
      </w:ins>
      <w:ins w:id="245" w:author="Jim Wright" w:date="2021-10-04T11:56:00Z">
        <w:r>
          <w:t>results obtained at baseline testing</w:t>
        </w:r>
        <w:r w:rsidR="00FF0FC7">
          <w:t xml:space="preserve">. The </w:t>
        </w:r>
      </w:ins>
      <w:ins w:id="246" w:author="Jim Wright" w:date="2021-10-04T11:57:00Z">
        <w:r w:rsidR="00FF0FC7">
          <w:t>purpose of this paper was to primarily focus on symptom reporting post-injury; however,</w:t>
        </w:r>
      </w:ins>
      <w:ins w:id="247" w:author="Jim Wright" w:date="2021-10-04T11:58:00Z">
        <w:r w:rsidR="00FF0FC7">
          <w:t xml:space="preserve"> a comparison of baseline to post-injury PCSS reporting would have revealed if PCSS results deviated following an injury compared to baseline</w:t>
        </w:r>
      </w:ins>
      <w:ins w:id="248" w:author="Jim Wright" w:date="2021-10-04T12:02:00Z">
        <w:r w:rsidR="008C27F4">
          <w:t>. This is a</w:t>
        </w:r>
      </w:ins>
      <w:ins w:id="249" w:author="Jim Wright" w:date="2021-10-04T12:03:00Z">
        <w:r w:rsidR="008C27F4">
          <w:t>n</w:t>
        </w:r>
      </w:ins>
      <w:ins w:id="250" w:author="Jim Wright" w:date="2021-10-04T12:02:00Z">
        <w:r w:rsidR="008C27F4">
          <w:t xml:space="preserve"> important consideration for future studies as previous literature has identified the relation</w:t>
        </w:r>
      </w:ins>
      <w:ins w:id="251" w:author="Jim Wright" w:date="2021-10-04T12:03:00Z">
        <w:r w:rsidR="008C27F4">
          <w:t>ship</w:t>
        </w:r>
      </w:ins>
      <w:ins w:id="252" w:author="Jim Wright" w:date="2021-10-04T12:02:00Z">
        <w:r w:rsidR="008C27F4">
          <w:t xml:space="preserve"> between sex </w:t>
        </w:r>
      </w:ins>
      <w:ins w:id="253" w:author="Jim Wright" w:date="2021-10-04T12:03:00Z">
        <w:r w:rsidR="008C27F4">
          <w:t xml:space="preserve">and preexisting conditions </w:t>
        </w:r>
      </w:ins>
      <w:ins w:id="254" w:author="Jim Wright" w:date="2021-10-04T12:04:00Z">
        <w:r w:rsidR="008C27F4">
          <w:t xml:space="preserve">(e.g., learning disability, ADHD) to symptom reporting in the absence of sustaining a concussion </w:t>
        </w:r>
      </w:ins>
      <w:r w:rsidR="008C27F4">
        <w:fldChar w:fldCharType="begin" w:fldLock="1"/>
      </w:r>
      <w:r w:rsidR="004D0D10">
        <w:instrText>ADDIN CSL_CITATION {"citationItems":[{"id":"ITEM-1","itemData":{"DOI":"10.1001/jamapediatrics.2015.2374","ISSN":"21686203","PMID":"26457403","abstract":"Importance Every state in the United States has passed legislation for sport-related concussion, making this health issue important for physicians and other health care professionals. Safely returning athletes to sport after concussion relies on accurately determining when their symptoms resolve. OBJECTIVE To evaluate baseline concussion-like symptom reporting in uninjured adolescent student athletes. DESIGN, SETTING, AND PARTICIPANTS In this cross-sectional, observational study,we studied 31 958 high school athletes from Maine with no concussion in the past 6 months who completed a preseason baseline testing program between 2009 and 2013. RESULTS Symptom reporting was more common in girls than boys. Most students with preexisting conditions reported one or more symptoms (60%-82%of boys and 73%-97%of girls). Nineteen percent of boys and 28%of girls reported having a symptom burden resembling an International Classification of Diseases, 10th Revision (ICD-10) diagnosis of postconcussional syndrome (PCS). Students with preexisting conditions were even more likely to endorse a symptom burden that resembled PCS (21%-47%for boys and 33%-72% for girls). Prior treatment of a psychiatric condition was the strongest independent predictor for symptom reporting in boys, followed by a history of migraines. For girls, the strongest independent predictors were prior treatment of a psychiatric condition or substance abuse and attention-deficit/hyperactivity disorder. The weakest independent predictor of symptoms for both sexes was history of prior concussions. CONCLUSIONS AND RELEVANCE In the absence of a recent concussion, symptom reporting is related to sex and preexisting conditions. Consideration of sex and preexisting health conditions can help prevent misinterpretation of symptoms in student athletes who sustain a concussion.","author":[{"dropping-particle":"","family":"Iverson","given":"Grant L.","non-dropping-particle":"","parse-names":false,"suffix":""},{"dropping-particle":"","family":"Silverberg","given":"Noah D.","non-dropping-particle":"","parse-names":false,"suffix":""},{"dropping-particle":"","family":"Mannix","given":"Rebekah","non-dropping-particle":"","parse-names":false,"suffix":""},{"dropping-particle":"","family":"Maxwell","given":"Bruce A.","non-dropping-particle":"","parse-names":false,"suffix":""},{"dropping-particle":"","family":"Atkins","given":"Joseph E.","non-dropping-particle":"","parse-names":false,"suffix":""},{"dropping-particle":"","family":"Zafonte","given":"Ross","non-dropping-particle":"","parse-names":false,"suffix":""},{"dropping-particle":"","family":"Berkner","given":"Paul D.","non-dropping-particle":"","parse-names":false,"suffix":""}],"container-title":"JAMA Pediatrics","id":"ITEM-1","issue":"12","issued":{"date-parts":[["2015"]]},"page":"1132-1140","title":"Factors associated with concussion-like symptom reporting in high school athletes","type":"article-journal","volume":"169"},"uris":["http://www.mendeley.com/documents/?uuid=c2699b5e-dd91-4fad-82ab-24c7459fe199"]}],"mendeley":{"formattedCitation":"(Iverson et al., 2015)","plainTextFormattedCitation":"(Iverson et al., 2015)","previouslyFormattedCitation":"(Iverson et al., 2015)"},"properties":{"noteIndex":0},"schema":"https://github.com/citation-style-language/schema/raw/master/csl-citation.json"}</w:instrText>
      </w:r>
      <w:r w:rsidR="008C27F4">
        <w:fldChar w:fldCharType="separate"/>
      </w:r>
      <w:r w:rsidR="008C27F4" w:rsidRPr="008C27F4">
        <w:rPr>
          <w:noProof/>
        </w:rPr>
        <w:t>(Iverson et al., 2015)</w:t>
      </w:r>
      <w:r w:rsidR="008C27F4">
        <w:fldChar w:fldCharType="end"/>
      </w:r>
      <w:ins w:id="255" w:author="Jim Wright" w:date="2021-10-04T12:05:00Z">
        <w:r w:rsidR="008C27F4">
          <w:t>.</w:t>
        </w:r>
      </w:ins>
    </w:p>
    <w:p w14:paraId="6E01DC18" w14:textId="4B4E5CAF" w:rsidR="004A04F4" w:rsidRDefault="004A04F4" w:rsidP="00450BE6">
      <w:r w:rsidRPr="00530F97">
        <w:tab/>
        <w:t>Besides symptom measurement, there is a need to develop and implement measurement tools that can be utilized repeatedly to provide clinicians and educators with valid and reliable 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xml:space="preserve">. Continued evaluation of the reliability and validity of the </w:t>
      </w:r>
      <w:r w:rsidRPr="00530F97">
        <w:lastRenderedPageBreak/>
        <w:t>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618C1239" w:rsidR="007A73E7" w:rsidRDefault="00112A34" w:rsidP="00112A34">
      <w:r>
        <w:tab/>
      </w:r>
      <w:r w:rsidR="00A84EE6">
        <w:t>Results</w:t>
      </w:r>
      <w:r>
        <w:t xml:space="preserve"> of this retrospective analysis aligned with previous research evaluating</w:t>
      </w:r>
      <w:r w:rsidR="00A84EE6">
        <w:t xml:space="preserve"> </w:t>
      </w:r>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t>
      </w:r>
      <w:r w:rsidR="00A84EE6">
        <w:t>higher in</w:t>
      </w:r>
      <w:r>
        <w:t xml:space="preserve"> severity. Moreover, students with higher symptom severity at the time of</w:t>
      </w:r>
      <w:r w:rsidR="00A84EE6">
        <w:t xml:space="preserve"> their first post-injury</w:t>
      </w:r>
      <w:r>
        <w:t xml:space="preserve"> test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3E8CAEF4" w14:textId="64CCAA8C" w:rsidR="00925FF7" w:rsidRPr="00925FF7" w:rsidRDefault="007A73E7" w:rsidP="00925FF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925FF7" w:rsidRPr="00925FF7">
        <w:rPr>
          <w:rFonts w:cs="Times New Roman"/>
          <w:noProof/>
        </w:rPr>
        <w:t xml:space="preserve">Baker, J. G., Leddy, J. J., Darling, S. R., Shucard, J., Makdissi, M., &amp; Willer, B. S. (2016). Gender differences in recovery from sports-related concussion in adolescents. </w:t>
      </w:r>
      <w:r w:rsidR="00925FF7" w:rsidRPr="00925FF7">
        <w:rPr>
          <w:rFonts w:cs="Times New Roman"/>
          <w:i/>
          <w:iCs/>
          <w:noProof/>
        </w:rPr>
        <w:t>Clinical Pediatrics</w:t>
      </w:r>
      <w:r w:rsidR="00925FF7" w:rsidRPr="00925FF7">
        <w:rPr>
          <w:rFonts w:cs="Times New Roman"/>
          <w:noProof/>
        </w:rPr>
        <w:t xml:space="preserve">, </w:t>
      </w:r>
      <w:r w:rsidR="00925FF7" w:rsidRPr="00925FF7">
        <w:rPr>
          <w:rFonts w:cs="Times New Roman"/>
          <w:i/>
          <w:iCs/>
          <w:noProof/>
        </w:rPr>
        <w:t>55</w:t>
      </w:r>
      <w:r w:rsidR="00925FF7" w:rsidRPr="00925FF7">
        <w:rPr>
          <w:rFonts w:cs="Times New Roman"/>
          <w:noProof/>
        </w:rPr>
        <w:t>(8), 771–775. https://doi.org/10.1177/0009922815606417</w:t>
      </w:r>
    </w:p>
    <w:p w14:paraId="3620A640"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Bazarian, J. J., Blyth, B., Mookerjee, S., He, H., &amp; McDermott, M. P. (2010). Sex differences in outcome after mild traumatic brain injury. </w:t>
      </w:r>
      <w:r w:rsidRPr="00925FF7">
        <w:rPr>
          <w:rFonts w:cs="Times New Roman"/>
          <w:i/>
          <w:iCs/>
          <w:noProof/>
        </w:rPr>
        <w:t>Journal of Neurotrauma</w:t>
      </w:r>
      <w:r w:rsidRPr="00925FF7">
        <w:rPr>
          <w:rFonts w:cs="Times New Roman"/>
          <w:noProof/>
        </w:rPr>
        <w:t xml:space="preserve">, </w:t>
      </w:r>
      <w:r w:rsidRPr="00925FF7">
        <w:rPr>
          <w:rFonts w:cs="Times New Roman"/>
          <w:i/>
          <w:iCs/>
          <w:noProof/>
        </w:rPr>
        <w:t>27</w:t>
      </w:r>
      <w:r w:rsidRPr="00925FF7">
        <w:rPr>
          <w:rFonts w:cs="Times New Roman"/>
          <w:noProof/>
        </w:rPr>
        <w:t>, 527–539.</w:t>
      </w:r>
    </w:p>
    <w:p w14:paraId="1D96B666"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Broglio, S. P., Surma, T., &amp; Ashton-Miller, J. A. (2012). High school and collegiate football athlete concussions: A biomechanical review. </w:t>
      </w:r>
      <w:r w:rsidRPr="00925FF7">
        <w:rPr>
          <w:rFonts w:cs="Times New Roman"/>
          <w:i/>
          <w:iCs/>
          <w:noProof/>
        </w:rPr>
        <w:t>Annals of Biomedical Engineering</w:t>
      </w:r>
      <w:r w:rsidRPr="00925FF7">
        <w:rPr>
          <w:rFonts w:cs="Times New Roman"/>
          <w:noProof/>
        </w:rPr>
        <w:t xml:space="preserve">, </w:t>
      </w:r>
      <w:r w:rsidRPr="00925FF7">
        <w:rPr>
          <w:rFonts w:cs="Times New Roman"/>
          <w:i/>
          <w:iCs/>
          <w:noProof/>
        </w:rPr>
        <w:t>40</w:t>
      </w:r>
      <w:r w:rsidRPr="00925FF7">
        <w:rPr>
          <w:rFonts w:cs="Times New Roman"/>
          <w:noProof/>
        </w:rPr>
        <w:t>(1), 37–46. https://doi.org/10.1007/s10439-011-0396-0</w:t>
      </w:r>
    </w:p>
    <w:p w14:paraId="39E03608"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Collins, M. W., Kontos, A. P., Okonkwo, D. O., Almquist, J., Bailes, J., Barisa, M., Bazarian, J., Bloom, O. J., Brody, D. L., Cantu, R., Cardenas, J., Clugston, J., Cohen, R., Echemendia, R., Elbin, R. J., Ellenbogen, R., Fonseca, J., Gioia, G., Guskiewicz, K., … Zafonte, R. (2016). Statements of agreement from the Targeted Evaluation and Active Management (TEAM) approaches to treating concussion meeting held in Pittsburgh, October 15-16, 2015. </w:t>
      </w:r>
      <w:r w:rsidRPr="00925FF7">
        <w:rPr>
          <w:rFonts w:cs="Times New Roman"/>
          <w:i/>
          <w:iCs/>
          <w:noProof/>
        </w:rPr>
        <w:t>Neurosurgery</w:t>
      </w:r>
      <w:r w:rsidRPr="00925FF7">
        <w:rPr>
          <w:rFonts w:cs="Times New Roman"/>
          <w:noProof/>
        </w:rPr>
        <w:t xml:space="preserve">, </w:t>
      </w:r>
      <w:r w:rsidRPr="00925FF7">
        <w:rPr>
          <w:rFonts w:cs="Times New Roman"/>
          <w:i/>
          <w:iCs/>
          <w:noProof/>
        </w:rPr>
        <w:t>79</w:t>
      </w:r>
      <w:r w:rsidRPr="00925FF7">
        <w:rPr>
          <w:rFonts w:cs="Times New Roman"/>
          <w:noProof/>
        </w:rPr>
        <w:t>(6), 912–929. https://doi.org/10.1227/NEU.0000000000001447</w:t>
      </w:r>
    </w:p>
    <w:p w14:paraId="6985959D"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Covassin, T., Elbin, R. J., Bleecker, A., Lipchik, A., &amp; Kontos, A. P. (2013). Are there differences in neurocognitive function and symptoms between male and female soccer players after concussions? </w:t>
      </w:r>
      <w:r w:rsidRPr="00925FF7">
        <w:rPr>
          <w:rFonts w:cs="Times New Roman"/>
          <w:i/>
          <w:iCs/>
          <w:noProof/>
        </w:rPr>
        <w:t>American Journal of Sports Medicine</w:t>
      </w:r>
      <w:r w:rsidRPr="00925FF7">
        <w:rPr>
          <w:rFonts w:cs="Times New Roman"/>
          <w:noProof/>
        </w:rPr>
        <w:t xml:space="preserve">, </w:t>
      </w:r>
      <w:r w:rsidRPr="00925FF7">
        <w:rPr>
          <w:rFonts w:cs="Times New Roman"/>
          <w:i/>
          <w:iCs/>
          <w:noProof/>
        </w:rPr>
        <w:t>41</w:t>
      </w:r>
      <w:r w:rsidRPr="00925FF7">
        <w:rPr>
          <w:rFonts w:cs="Times New Roman"/>
          <w:noProof/>
        </w:rPr>
        <w:t>(12), 2890–2895. https://doi.org/10.1177/0363546513509962</w:t>
      </w:r>
    </w:p>
    <w:p w14:paraId="44C99787"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Covassin, T., Elbin, R. J., Harris, W., Parker, T., &amp; Kontos, A. (2012). The role of age and sex in symptoms, neurocognitive performance, and postural stability in athletes after concussion. </w:t>
      </w:r>
      <w:r w:rsidRPr="00925FF7">
        <w:rPr>
          <w:rFonts w:cs="Times New Roman"/>
          <w:i/>
          <w:iCs/>
          <w:noProof/>
        </w:rPr>
        <w:t>American Journal of Sports Medicine</w:t>
      </w:r>
      <w:r w:rsidRPr="00925FF7">
        <w:rPr>
          <w:rFonts w:cs="Times New Roman"/>
          <w:noProof/>
        </w:rPr>
        <w:t xml:space="preserve">, </w:t>
      </w:r>
      <w:r w:rsidRPr="00925FF7">
        <w:rPr>
          <w:rFonts w:cs="Times New Roman"/>
          <w:i/>
          <w:iCs/>
          <w:noProof/>
        </w:rPr>
        <w:t>40</w:t>
      </w:r>
      <w:r w:rsidRPr="00925FF7">
        <w:rPr>
          <w:rFonts w:cs="Times New Roman"/>
          <w:noProof/>
        </w:rPr>
        <w:t>(6), 1303–1312. https://doi.org/10.1177/0363546512444554</w:t>
      </w:r>
    </w:p>
    <w:p w14:paraId="04C6FAAD"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lastRenderedPageBreak/>
        <w:t xml:space="preserve">Dachtyl, S. A., &amp; Morales, P. (2017). A collaborative model for return to academics after concussion: Athletic training and speech-language pathology. </w:t>
      </w:r>
      <w:r w:rsidRPr="00925FF7">
        <w:rPr>
          <w:rFonts w:cs="Times New Roman"/>
          <w:i/>
          <w:iCs/>
          <w:noProof/>
        </w:rPr>
        <w:t>American Journal of Speech-Language Pathology</w:t>
      </w:r>
      <w:r w:rsidRPr="00925FF7">
        <w:rPr>
          <w:rFonts w:cs="Times New Roman"/>
          <w:noProof/>
        </w:rPr>
        <w:t xml:space="preserve">, </w:t>
      </w:r>
      <w:r w:rsidRPr="00925FF7">
        <w:rPr>
          <w:rFonts w:cs="Times New Roman"/>
          <w:i/>
          <w:iCs/>
          <w:noProof/>
        </w:rPr>
        <w:t>26</w:t>
      </w:r>
      <w:r w:rsidRPr="00925FF7">
        <w:rPr>
          <w:rFonts w:cs="Times New Roman"/>
          <w:noProof/>
        </w:rPr>
        <w:t>, 716–728.</w:t>
      </w:r>
    </w:p>
    <w:p w14:paraId="608B7026"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Davies, S. C. (2016). School-based traumatic brain injury and concussion management program. </w:t>
      </w:r>
      <w:r w:rsidRPr="00925FF7">
        <w:rPr>
          <w:rFonts w:cs="Times New Roman"/>
          <w:i/>
          <w:iCs/>
          <w:noProof/>
        </w:rPr>
        <w:t>Hellenic Journal of Psychology</w:t>
      </w:r>
      <w:r w:rsidRPr="00925FF7">
        <w:rPr>
          <w:rFonts w:cs="Times New Roman"/>
          <w:noProof/>
        </w:rPr>
        <w:t xml:space="preserve">, </w:t>
      </w:r>
      <w:r w:rsidRPr="00925FF7">
        <w:rPr>
          <w:rFonts w:cs="Times New Roman"/>
          <w:i/>
          <w:iCs/>
          <w:noProof/>
        </w:rPr>
        <w:t>53</w:t>
      </w:r>
      <w:r w:rsidRPr="00925FF7">
        <w:rPr>
          <w:rFonts w:cs="Times New Roman"/>
          <w:noProof/>
        </w:rPr>
        <w:t>(6), 567–582. https://doi.org/10.1002/pits</w:t>
      </w:r>
    </w:p>
    <w:p w14:paraId="605A4F93"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925FF7">
        <w:rPr>
          <w:rFonts w:cs="Times New Roman"/>
          <w:i/>
          <w:iCs/>
          <w:noProof/>
        </w:rPr>
        <w:t>Journal of Neurotrauma</w:t>
      </w:r>
      <w:r w:rsidRPr="00925FF7">
        <w:rPr>
          <w:rFonts w:cs="Times New Roman"/>
          <w:noProof/>
        </w:rPr>
        <w:t xml:space="preserve">, </w:t>
      </w:r>
      <w:r w:rsidRPr="00925FF7">
        <w:rPr>
          <w:rFonts w:cs="Times New Roman"/>
          <w:i/>
          <w:iCs/>
          <w:noProof/>
        </w:rPr>
        <w:t>35</w:t>
      </w:r>
      <w:r w:rsidRPr="00925FF7">
        <w:rPr>
          <w:rFonts w:cs="Times New Roman"/>
          <w:noProof/>
        </w:rPr>
        <w:t>(11), 1242–1247. https://doi.org/10.1089/neu.2017.5453</w:t>
      </w:r>
    </w:p>
    <w:p w14:paraId="03AB9837"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Gioia, G. A. (2016). Medical-school partnership in guiding return to school following mild traumatic brain injury in youth. </w:t>
      </w:r>
      <w:r w:rsidRPr="00925FF7">
        <w:rPr>
          <w:rFonts w:cs="Times New Roman"/>
          <w:i/>
          <w:iCs/>
          <w:noProof/>
        </w:rPr>
        <w:t>Journal of Child Neurology</w:t>
      </w:r>
      <w:r w:rsidRPr="00925FF7">
        <w:rPr>
          <w:rFonts w:cs="Times New Roman"/>
          <w:noProof/>
        </w:rPr>
        <w:t xml:space="preserve">, </w:t>
      </w:r>
      <w:r w:rsidRPr="00925FF7">
        <w:rPr>
          <w:rFonts w:cs="Times New Roman"/>
          <w:i/>
          <w:iCs/>
          <w:noProof/>
        </w:rPr>
        <w:t>31</w:t>
      </w:r>
      <w:r w:rsidRPr="00925FF7">
        <w:rPr>
          <w:rFonts w:cs="Times New Roman"/>
          <w:noProof/>
        </w:rPr>
        <w:t>(1), 93–108. https://doi.org/10.1002/oby.21042.Prevalence</w:t>
      </w:r>
    </w:p>
    <w:p w14:paraId="68FB3957"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925FF7">
        <w:rPr>
          <w:rFonts w:cs="Times New Roman"/>
          <w:i/>
          <w:iCs/>
          <w:noProof/>
        </w:rPr>
        <w:t>Journal of Pediatric Neuropsychology</w:t>
      </w:r>
      <w:r w:rsidRPr="00925FF7">
        <w:rPr>
          <w:rFonts w:cs="Times New Roman"/>
          <w:noProof/>
        </w:rPr>
        <w:t xml:space="preserve">, </w:t>
      </w:r>
      <w:r w:rsidRPr="00925FF7">
        <w:rPr>
          <w:rFonts w:cs="Times New Roman"/>
          <w:i/>
          <w:iCs/>
          <w:noProof/>
        </w:rPr>
        <w:t>6</w:t>
      </w:r>
      <w:r w:rsidRPr="00925FF7">
        <w:rPr>
          <w:rFonts w:cs="Times New Roman"/>
          <w:noProof/>
        </w:rPr>
        <w:t>, 203–217. https://doi.org/https://doi.org/10.1007/s40817-020-00092-5</w:t>
      </w:r>
    </w:p>
    <w:p w14:paraId="08D3A3C3"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Gioia, G. A., Glang, A. E., Hooper, S. R., &amp; Brown, B. E. (2016). Building statewide infrastructure for the academic support of students with mild traumatic brain injury. </w:t>
      </w:r>
      <w:r w:rsidRPr="00925FF7">
        <w:rPr>
          <w:rFonts w:cs="Times New Roman"/>
          <w:i/>
          <w:iCs/>
          <w:noProof/>
        </w:rPr>
        <w:t>Journal of Head Trauma Rehabilitation</w:t>
      </w:r>
      <w:r w:rsidRPr="00925FF7">
        <w:rPr>
          <w:rFonts w:cs="Times New Roman"/>
          <w:noProof/>
        </w:rPr>
        <w:t xml:space="preserve">, </w:t>
      </w:r>
      <w:r w:rsidRPr="00925FF7">
        <w:rPr>
          <w:rFonts w:cs="Times New Roman"/>
          <w:i/>
          <w:iCs/>
          <w:noProof/>
        </w:rPr>
        <w:t>31</w:t>
      </w:r>
      <w:r w:rsidRPr="00925FF7">
        <w:rPr>
          <w:rFonts w:cs="Times New Roman"/>
          <w:noProof/>
        </w:rPr>
        <w:t>(6), 397–406. https://doi.org/10.1097/HTR.0000000000000205</w:t>
      </w:r>
    </w:p>
    <w:p w14:paraId="3A3E2B8F"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Grubenhoff, J. A., Deakyne, S. J., Brou, L., Bajaj, L., Comstock, R. D., &amp; Kirkwood, M. W. (2014). Acute concussion symptom severity and delayed symptom resolution. </w:t>
      </w:r>
      <w:r w:rsidRPr="00925FF7">
        <w:rPr>
          <w:rFonts w:cs="Times New Roman"/>
          <w:i/>
          <w:iCs/>
          <w:noProof/>
        </w:rPr>
        <w:t>Pediatrics</w:t>
      </w:r>
      <w:r w:rsidRPr="00925FF7">
        <w:rPr>
          <w:rFonts w:cs="Times New Roman"/>
          <w:noProof/>
        </w:rPr>
        <w:t xml:space="preserve">, </w:t>
      </w:r>
      <w:r w:rsidRPr="00925FF7">
        <w:rPr>
          <w:rFonts w:cs="Times New Roman"/>
          <w:i/>
          <w:iCs/>
          <w:noProof/>
        </w:rPr>
        <w:lastRenderedPageBreak/>
        <w:t>134</w:t>
      </w:r>
      <w:r w:rsidRPr="00925FF7">
        <w:rPr>
          <w:rFonts w:cs="Times New Roman"/>
          <w:noProof/>
        </w:rPr>
        <w:t>(1), 54–62. https://doi.org/10.1542/peds.2013-2988</w:t>
      </w:r>
    </w:p>
    <w:p w14:paraId="7E19DDDE"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Halstead, M. E., McAvoy, K., Devore, C. D., Carl, R., Lee, M., &amp; Logan, K. (2013). Returning to learning following a concussion. </w:t>
      </w:r>
      <w:r w:rsidRPr="00925FF7">
        <w:rPr>
          <w:rFonts w:cs="Times New Roman"/>
          <w:i/>
          <w:iCs/>
          <w:noProof/>
        </w:rPr>
        <w:t>Pediatrics</w:t>
      </w:r>
      <w:r w:rsidRPr="00925FF7">
        <w:rPr>
          <w:rFonts w:cs="Times New Roman"/>
          <w:noProof/>
        </w:rPr>
        <w:t xml:space="preserve">, </w:t>
      </w:r>
      <w:r w:rsidRPr="00925FF7">
        <w:rPr>
          <w:rFonts w:cs="Times New Roman"/>
          <w:i/>
          <w:iCs/>
          <w:noProof/>
        </w:rPr>
        <w:t>132</w:t>
      </w:r>
      <w:r w:rsidRPr="00925FF7">
        <w:rPr>
          <w:rFonts w:cs="Times New Roman"/>
          <w:noProof/>
        </w:rPr>
        <w:t>(5), 948–957. https://doi.org/10.1542/peds.2013-2867</w:t>
      </w:r>
    </w:p>
    <w:p w14:paraId="41619472"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925FF7">
        <w:rPr>
          <w:rFonts w:cs="Times New Roman"/>
          <w:i/>
          <w:iCs/>
          <w:noProof/>
        </w:rPr>
        <w:t>British Journal of Sports Medicine</w:t>
      </w:r>
      <w:r w:rsidRPr="00925FF7">
        <w:rPr>
          <w:rFonts w:cs="Times New Roman"/>
          <w:noProof/>
        </w:rPr>
        <w:t xml:space="preserve">, </w:t>
      </w:r>
      <w:r w:rsidRPr="00925FF7">
        <w:rPr>
          <w:rFonts w:cs="Times New Roman"/>
          <w:i/>
          <w:iCs/>
          <w:noProof/>
        </w:rPr>
        <w:t>53</w:t>
      </w:r>
      <w:r w:rsidRPr="00925FF7">
        <w:rPr>
          <w:rFonts w:cs="Times New Roman"/>
          <w:noProof/>
        </w:rPr>
        <w:t>(4), 213–225. https://doi.org/10.1136/bjsports-2018-100338</w:t>
      </w:r>
    </w:p>
    <w:p w14:paraId="5788AA8F"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Hossler, P., McAvoy, K., Rossen, E., Schoessler, S., &amp; Thompson, P. (2014). A comprehensive team approach to treating concussions in student athletes. </w:t>
      </w:r>
      <w:r w:rsidRPr="00925FF7">
        <w:rPr>
          <w:rFonts w:cs="Times New Roman"/>
          <w:i/>
          <w:iCs/>
          <w:noProof/>
        </w:rPr>
        <w:t>National Association of Secondary School Principles</w:t>
      </w:r>
      <w:r w:rsidRPr="00925FF7">
        <w:rPr>
          <w:rFonts w:cs="Times New Roman"/>
          <w:noProof/>
        </w:rPr>
        <w:t xml:space="preserve">, </w:t>
      </w:r>
      <w:r w:rsidRPr="00925FF7">
        <w:rPr>
          <w:rFonts w:cs="Times New Roman"/>
          <w:i/>
          <w:iCs/>
          <w:noProof/>
        </w:rPr>
        <w:t>9</w:t>
      </w:r>
      <w:r w:rsidRPr="00925FF7">
        <w:rPr>
          <w:rFonts w:cs="Times New Roman"/>
          <w:noProof/>
        </w:rPr>
        <w:t>(3), 1–7. https://doi.org/10.1089/acm.2009.0309.In</w:t>
      </w:r>
    </w:p>
    <w:p w14:paraId="3104254A"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Iverson, G. L., Gardner, A. J., Terry, D. P., Ponsford, J. L., Sills, A. K., Broshek, D. K., &amp; Solomon, G. S. (2017). Predictors of clinical recovery from concussion: A systematic review. </w:t>
      </w:r>
      <w:r w:rsidRPr="00925FF7">
        <w:rPr>
          <w:rFonts w:cs="Times New Roman"/>
          <w:i/>
          <w:iCs/>
          <w:noProof/>
        </w:rPr>
        <w:t>British Journal of Sports Medicine</w:t>
      </w:r>
      <w:r w:rsidRPr="00925FF7">
        <w:rPr>
          <w:rFonts w:cs="Times New Roman"/>
          <w:noProof/>
        </w:rPr>
        <w:t xml:space="preserve">, </w:t>
      </w:r>
      <w:r w:rsidRPr="00925FF7">
        <w:rPr>
          <w:rFonts w:cs="Times New Roman"/>
          <w:i/>
          <w:iCs/>
          <w:noProof/>
        </w:rPr>
        <w:t>51</w:t>
      </w:r>
      <w:r w:rsidRPr="00925FF7">
        <w:rPr>
          <w:rFonts w:cs="Times New Roman"/>
          <w:noProof/>
        </w:rPr>
        <w:t>(12), 941–948. https://doi.org/10.1136/bjsports-2017-097729</w:t>
      </w:r>
    </w:p>
    <w:p w14:paraId="07174C99"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Iverson, G. L., Silverberg, N. D., Mannix, R., Maxwell, B. A., Atkins, J. E., Zafonte, R., &amp; Berkner, P. D. (2015). Factors associated with concussion-like symptom reporting in high school athletes. </w:t>
      </w:r>
      <w:r w:rsidRPr="00925FF7">
        <w:rPr>
          <w:rFonts w:cs="Times New Roman"/>
          <w:i/>
          <w:iCs/>
          <w:noProof/>
        </w:rPr>
        <w:t>JAMA Pediatrics</w:t>
      </w:r>
      <w:r w:rsidRPr="00925FF7">
        <w:rPr>
          <w:rFonts w:cs="Times New Roman"/>
          <w:noProof/>
        </w:rPr>
        <w:t xml:space="preserve">, </w:t>
      </w:r>
      <w:r w:rsidRPr="00925FF7">
        <w:rPr>
          <w:rFonts w:cs="Times New Roman"/>
          <w:i/>
          <w:iCs/>
          <w:noProof/>
        </w:rPr>
        <w:t>169</w:t>
      </w:r>
      <w:r w:rsidRPr="00925FF7">
        <w:rPr>
          <w:rFonts w:cs="Times New Roman"/>
          <w:noProof/>
        </w:rPr>
        <w:t>(12), 1132–1140. https://doi.org/10.1001/jamapediatrics.2015.2374</w:t>
      </w:r>
    </w:p>
    <w:p w14:paraId="23E22C5A"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Kazl, C., &amp; Torres, A. (2019). Definition, classification, and epidemiology of concussion. </w:t>
      </w:r>
      <w:r w:rsidRPr="00925FF7">
        <w:rPr>
          <w:rFonts w:cs="Times New Roman"/>
          <w:i/>
          <w:iCs/>
          <w:noProof/>
        </w:rPr>
        <w:t>Seminars in Pediatric Neurology</w:t>
      </w:r>
      <w:r w:rsidRPr="00925FF7">
        <w:rPr>
          <w:rFonts w:cs="Times New Roman"/>
          <w:noProof/>
        </w:rPr>
        <w:t xml:space="preserve">, </w:t>
      </w:r>
      <w:r w:rsidRPr="00925FF7">
        <w:rPr>
          <w:rFonts w:cs="Times New Roman"/>
          <w:i/>
          <w:iCs/>
          <w:noProof/>
        </w:rPr>
        <w:t>30</w:t>
      </w:r>
      <w:r w:rsidRPr="00925FF7">
        <w:rPr>
          <w:rFonts w:cs="Times New Roman"/>
          <w:noProof/>
        </w:rPr>
        <w:t>, 9–13. https://doi.org/10.1016/j.spen.2019.03.003</w:t>
      </w:r>
    </w:p>
    <w:p w14:paraId="36CC36F6"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Kenzie, E. S., Parks, E. L., Bigler, E. D., Lim, M. M., Chesnutt, J. C., &amp; Wakeland, W. (2017). </w:t>
      </w:r>
      <w:r w:rsidRPr="00925FF7">
        <w:rPr>
          <w:rFonts w:cs="Times New Roman"/>
          <w:noProof/>
        </w:rPr>
        <w:lastRenderedPageBreak/>
        <w:t xml:space="preserve">Concussion as a multi-scale complex system: An interdisciplinary synthesis of current knowledge. </w:t>
      </w:r>
      <w:r w:rsidRPr="00925FF7">
        <w:rPr>
          <w:rFonts w:cs="Times New Roman"/>
          <w:i/>
          <w:iCs/>
          <w:noProof/>
        </w:rPr>
        <w:t>Frontiers in Neurology</w:t>
      </w:r>
      <w:r w:rsidRPr="00925FF7">
        <w:rPr>
          <w:rFonts w:cs="Times New Roman"/>
          <w:noProof/>
        </w:rPr>
        <w:t xml:space="preserve">, </w:t>
      </w:r>
      <w:r w:rsidRPr="00925FF7">
        <w:rPr>
          <w:rFonts w:cs="Times New Roman"/>
          <w:i/>
          <w:iCs/>
          <w:noProof/>
        </w:rPr>
        <w:t>8</w:t>
      </w:r>
      <w:r w:rsidRPr="00925FF7">
        <w:rPr>
          <w:rFonts w:cs="Times New Roman"/>
          <w:noProof/>
        </w:rPr>
        <w:t>(513), 1–17. https://doi.org/10.3389/fneur.2017.00513</w:t>
      </w:r>
    </w:p>
    <w:p w14:paraId="53655308"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Kerr, Z. Y., Zuckerman, S. L., Wasserman, E. B., Covassin, T., Djoko, A., &amp; Dompier, T. P. (2016). Concussion symptoms and return to play time in youth, high school, and college American football athletes. </w:t>
      </w:r>
      <w:r w:rsidRPr="00925FF7">
        <w:rPr>
          <w:rFonts w:cs="Times New Roman"/>
          <w:i/>
          <w:iCs/>
          <w:noProof/>
        </w:rPr>
        <w:t>JAMA Pediatrics</w:t>
      </w:r>
      <w:r w:rsidRPr="00925FF7">
        <w:rPr>
          <w:rFonts w:cs="Times New Roman"/>
          <w:noProof/>
        </w:rPr>
        <w:t xml:space="preserve">, </w:t>
      </w:r>
      <w:r w:rsidRPr="00925FF7">
        <w:rPr>
          <w:rFonts w:cs="Times New Roman"/>
          <w:i/>
          <w:iCs/>
          <w:noProof/>
        </w:rPr>
        <w:t>170</w:t>
      </w:r>
      <w:r w:rsidRPr="00925FF7">
        <w:rPr>
          <w:rFonts w:cs="Times New Roman"/>
          <w:noProof/>
        </w:rPr>
        <w:t>(7), 647–653. https://doi.org/10.1001/jamapediatrics.2016.0073</w:t>
      </w:r>
    </w:p>
    <w:p w14:paraId="712F47AC"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Ketcham, C. J., Bowie, M., Patel, K., Hall, E. E., Buckley, T. A., &amp; Baker, M. (2017). </w:t>
      </w:r>
      <w:r w:rsidRPr="00925FF7">
        <w:rPr>
          <w:rFonts w:cs="Times New Roman"/>
          <w:i/>
          <w:iCs/>
          <w:noProof/>
        </w:rPr>
        <w:t>The value of speech-language pathologists in concussion management</w:t>
      </w:r>
      <w:r w:rsidRPr="00925FF7">
        <w:rPr>
          <w:rFonts w:cs="Times New Roman"/>
          <w:noProof/>
        </w:rPr>
        <w:t xml:space="preserve">. </w:t>
      </w:r>
      <w:r w:rsidRPr="00925FF7">
        <w:rPr>
          <w:rFonts w:cs="Times New Roman"/>
          <w:i/>
          <w:iCs/>
          <w:noProof/>
        </w:rPr>
        <w:t>1</w:t>
      </w:r>
      <w:r w:rsidRPr="00925FF7">
        <w:rPr>
          <w:rFonts w:cs="Times New Roman"/>
          <w:noProof/>
        </w:rPr>
        <w:t>(1), 8–13.</w:t>
      </w:r>
    </w:p>
    <w:p w14:paraId="3DDD95A9"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Lovell, M. R., Iverson, G. L., Collins, M. W., Podell, K., Johnston, K. M., Pardini, D., Pardini, J., Norwig, J., &amp; Maroon, J. C. (2006). Measurement of symptoms following sports-related concussion: Reliability and normative data for the post-concussion scale. </w:t>
      </w:r>
      <w:r w:rsidRPr="00925FF7">
        <w:rPr>
          <w:rFonts w:cs="Times New Roman"/>
          <w:i/>
          <w:iCs/>
          <w:noProof/>
        </w:rPr>
        <w:t>Applied Neuropsychology</w:t>
      </w:r>
      <w:r w:rsidRPr="00925FF7">
        <w:rPr>
          <w:rFonts w:cs="Times New Roman"/>
          <w:noProof/>
        </w:rPr>
        <w:t xml:space="preserve">, </w:t>
      </w:r>
      <w:r w:rsidRPr="00925FF7">
        <w:rPr>
          <w:rFonts w:cs="Times New Roman"/>
          <w:i/>
          <w:iCs/>
          <w:noProof/>
        </w:rPr>
        <w:t>13</w:t>
      </w:r>
      <w:r w:rsidRPr="00925FF7">
        <w:rPr>
          <w:rFonts w:cs="Times New Roman"/>
          <w:noProof/>
        </w:rPr>
        <w:t>(3), 166–174. http://www.ncbi.nlm.nih.gov/sites/entrez?Db=pubmed&amp;Cmd=ShowDetailView&amp;TermToSearch=17361669&amp;ordinalpos=5&amp;itool=EntrezSystem2.PEntrez.Pubmed.Pubmed_ResultsPanel.Pubmed_RVDocSum</w:t>
      </w:r>
    </w:p>
    <w:p w14:paraId="78C337C0"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Lowry, R., Haarbauer-Krupa, J. K., Breiding, M. J., Thigpen, S., Rasberry, C. N., &amp; Lee, S. M. (2019). Concussion and academic impairment among U.S. high school students. </w:t>
      </w:r>
      <w:r w:rsidRPr="00925FF7">
        <w:rPr>
          <w:rFonts w:cs="Times New Roman"/>
          <w:i/>
          <w:iCs/>
          <w:noProof/>
        </w:rPr>
        <w:t>American Journal of Preventive Medicine</w:t>
      </w:r>
      <w:r w:rsidRPr="00925FF7">
        <w:rPr>
          <w:rFonts w:cs="Times New Roman"/>
          <w:noProof/>
        </w:rPr>
        <w:t xml:space="preserve">, </w:t>
      </w:r>
      <w:r w:rsidRPr="00925FF7">
        <w:rPr>
          <w:rFonts w:cs="Times New Roman"/>
          <w:i/>
          <w:iCs/>
          <w:noProof/>
        </w:rPr>
        <w:t>57</w:t>
      </w:r>
      <w:r w:rsidRPr="00925FF7">
        <w:rPr>
          <w:rFonts w:cs="Times New Roman"/>
          <w:noProof/>
        </w:rPr>
        <w:t>(6), 733–740. https://doi.org/10.1016/j.amepre.2019.08.016</w:t>
      </w:r>
    </w:p>
    <w:p w14:paraId="743ECC43"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925FF7">
        <w:rPr>
          <w:rFonts w:cs="Times New Roman"/>
          <w:i/>
          <w:iCs/>
          <w:noProof/>
        </w:rPr>
        <w:t>Concussion</w:t>
      </w:r>
      <w:r w:rsidRPr="00925FF7">
        <w:rPr>
          <w:rFonts w:cs="Times New Roman"/>
          <w:noProof/>
        </w:rPr>
        <w:t xml:space="preserve">, </w:t>
      </w:r>
      <w:r w:rsidRPr="00925FF7">
        <w:rPr>
          <w:rFonts w:cs="Times New Roman"/>
          <w:i/>
          <w:iCs/>
          <w:noProof/>
        </w:rPr>
        <w:t>4</w:t>
      </w:r>
      <w:r w:rsidRPr="00925FF7">
        <w:rPr>
          <w:rFonts w:cs="Times New Roman"/>
          <w:noProof/>
        </w:rPr>
        <w:t>(3). https://doi.org/10.2217/cnc-2019-0005</w:t>
      </w:r>
    </w:p>
    <w:p w14:paraId="282F2EF0"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lastRenderedPageBreak/>
        <w:t xml:space="preserve">McAvoy, K., Eagan-Johnson, B., Dymacek, R., Hooper, S., McCart, M., &amp; Tyler, J. (2020). Establishing consensus for essential elements in returning to learn following a concussion. </w:t>
      </w:r>
      <w:r w:rsidRPr="00925FF7">
        <w:rPr>
          <w:rFonts w:cs="Times New Roman"/>
          <w:i/>
          <w:iCs/>
          <w:noProof/>
        </w:rPr>
        <w:t>Journal of School Health</w:t>
      </w:r>
      <w:r w:rsidRPr="00925FF7">
        <w:rPr>
          <w:rFonts w:cs="Times New Roman"/>
          <w:noProof/>
        </w:rPr>
        <w:t xml:space="preserve">, </w:t>
      </w:r>
      <w:r w:rsidRPr="00925FF7">
        <w:rPr>
          <w:rFonts w:cs="Times New Roman"/>
          <w:i/>
          <w:iCs/>
          <w:noProof/>
        </w:rPr>
        <w:t>90</w:t>
      </w:r>
      <w:r w:rsidRPr="00925FF7">
        <w:rPr>
          <w:rFonts w:cs="Times New Roman"/>
          <w:noProof/>
        </w:rPr>
        <w:t>(11), 849–858. https://doi.org/10.1111/josh.12949</w:t>
      </w:r>
    </w:p>
    <w:p w14:paraId="352865C2"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McAvoy, K., Eagan-Johnson, B., &amp; Halstead, M. (2018). Return to learn: Transitioning to school and through ascending levels of academic support for students following a concussion. </w:t>
      </w:r>
      <w:r w:rsidRPr="00925FF7">
        <w:rPr>
          <w:rFonts w:cs="Times New Roman"/>
          <w:i/>
          <w:iCs/>
          <w:noProof/>
        </w:rPr>
        <w:t>NeuroRehabilitation</w:t>
      </w:r>
      <w:r w:rsidRPr="00925FF7">
        <w:rPr>
          <w:rFonts w:cs="Times New Roman"/>
          <w:noProof/>
        </w:rPr>
        <w:t xml:space="preserve">, </w:t>
      </w:r>
      <w:r w:rsidRPr="00925FF7">
        <w:rPr>
          <w:rFonts w:cs="Times New Roman"/>
          <w:i/>
          <w:iCs/>
          <w:noProof/>
        </w:rPr>
        <w:t>42</w:t>
      </w:r>
      <w:r w:rsidRPr="00925FF7">
        <w:rPr>
          <w:rFonts w:cs="Times New Roman"/>
          <w:noProof/>
        </w:rPr>
        <w:t>(3), 325–330. https://doi.org/10.3233/NRE-172381</w:t>
      </w:r>
    </w:p>
    <w:p w14:paraId="69D4A2A2"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McCrory, P., Meeuwisse, W., Johnston, K., Dvorak, J., Aubry, M., Molloy, M., &amp; Cantu, R. (2009). Consensus statement on Concussion in Sport-the 3th International Conference on Concussion in Sport held in Zurich, November 2008. </w:t>
      </w:r>
      <w:r w:rsidRPr="00925FF7">
        <w:rPr>
          <w:rFonts w:cs="Times New Roman"/>
          <w:i/>
          <w:iCs/>
          <w:noProof/>
        </w:rPr>
        <w:t>South African Journal of Sports Medicine</w:t>
      </w:r>
      <w:r w:rsidRPr="00925FF7">
        <w:rPr>
          <w:rFonts w:cs="Times New Roman"/>
          <w:noProof/>
        </w:rPr>
        <w:t xml:space="preserve">, </w:t>
      </w:r>
      <w:r w:rsidRPr="00925FF7">
        <w:rPr>
          <w:rFonts w:cs="Times New Roman"/>
          <w:i/>
          <w:iCs/>
          <w:noProof/>
        </w:rPr>
        <w:t>21</w:t>
      </w:r>
      <w:r w:rsidRPr="00925FF7">
        <w:rPr>
          <w:rFonts w:cs="Times New Roman"/>
          <w:noProof/>
        </w:rPr>
        <w:t>(2). https://doi.org/10.1016/j.pmrj.2013.02.012</w:t>
      </w:r>
    </w:p>
    <w:p w14:paraId="1D7014EB"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McCrory, Paul,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925FF7">
        <w:rPr>
          <w:rFonts w:cs="Times New Roman"/>
          <w:i/>
          <w:iCs/>
          <w:noProof/>
        </w:rPr>
        <w:t>British Journal of Sports Medicine</w:t>
      </w:r>
      <w:r w:rsidRPr="00925FF7">
        <w:rPr>
          <w:rFonts w:cs="Times New Roman"/>
          <w:noProof/>
        </w:rPr>
        <w:t xml:space="preserve">, </w:t>
      </w:r>
      <w:r w:rsidRPr="00925FF7">
        <w:rPr>
          <w:rFonts w:cs="Times New Roman"/>
          <w:i/>
          <w:iCs/>
          <w:noProof/>
        </w:rPr>
        <w:t>51</w:t>
      </w:r>
      <w:r w:rsidRPr="00925FF7">
        <w:rPr>
          <w:rFonts w:cs="Times New Roman"/>
          <w:noProof/>
        </w:rPr>
        <w:t>(11), 838–847. https://doi.org/10.1136/bjsports-2017-097699</w:t>
      </w:r>
    </w:p>
    <w:p w14:paraId="6FDF3CB5"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McLeod, T. C. V., &amp; Leach, C. (2012). Psychometric properties of self-report concussion scales and checklists. </w:t>
      </w:r>
      <w:r w:rsidRPr="00925FF7">
        <w:rPr>
          <w:rFonts w:cs="Times New Roman"/>
          <w:i/>
          <w:iCs/>
          <w:noProof/>
        </w:rPr>
        <w:t>Journal of Athletic Training</w:t>
      </w:r>
      <w:r w:rsidRPr="00925FF7">
        <w:rPr>
          <w:rFonts w:cs="Times New Roman"/>
          <w:noProof/>
        </w:rPr>
        <w:t xml:space="preserve">, </w:t>
      </w:r>
      <w:r w:rsidRPr="00925FF7">
        <w:rPr>
          <w:rFonts w:cs="Times New Roman"/>
          <w:i/>
          <w:iCs/>
          <w:noProof/>
        </w:rPr>
        <w:t>47</w:t>
      </w:r>
      <w:r w:rsidRPr="00925FF7">
        <w:rPr>
          <w:rFonts w:cs="Times New Roman"/>
          <w:noProof/>
        </w:rPr>
        <w:t>(2), 221–223. https://doi.org/10.4085/1062-6050-47.2.221</w:t>
      </w:r>
    </w:p>
    <w:p w14:paraId="6228D494"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Merritt, V. C., Meyer, J. E., &amp; Arnett, P. A. (2015). A novel approach to classifying postconcussion symptoms: The application of a new framework to the Post-Concussion Symptom Scale. </w:t>
      </w:r>
      <w:r w:rsidRPr="00925FF7">
        <w:rPr>
          <w:rFonts w:cs="Times New Roman"/>
          <w:i/>
          <w:iCs/>
          <w:noProof/>
        </w:rPr>
        <w:t>Journal of Clinical and Experimental Neuropsychology</w:t>
      </w:r>
      <w:r w:rsidRPr="00925FF7">
        <w:rPr>
          <w:rFonts w:cs="Times New Roman"/>
          <w:noProof/>
        </w:rPr>
        <w:t xml:space="preserve">, </w:t>
      </w:r>
      <w:r w:rsidRPr="00925FF7">
        <w:rPr>
          <w:rFonts w:cs="Times New Roman"/>
          <w:i/>
          <w:iCs/>
          <w:noProof/>
        </w:rPr>
        <w:t>37</w:t>
      </w:r>
      <w:r w:rsidRPr="00925FF7">
        <w:rPr>
          <w:rFonts w:cs="Times New Roman"/>
          <w:noProof/>
        </w:rPr>
        <w:t>(7), 764–775. https://doi.org/10.1080/13803395.2015.1060950</w:t>
      </w:r>
    </w:p>
    <w:p w14:paraId="53701019"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lastRenderedPageBreak/>
        <w:t xml:space="preserve">Ono, K. E., Burns, T. G., Bearden, D. J., McManus, S. M., King, H., &amp; Reisner, A. (2016). Sex-based differences as a predictor of recovery trajectories in young athletes after a sports-related concussion. </w:t>
      </w:r>
      <w:r w:rsidRPr="00925FF7">
        <w:rPr>
          <w:rFonts w:cs="Times New Roman"/>
          <w:i/>
          <w:iCs/>
          <w:noProof/>
        </w:rPr>
        <w:t>American Journal of Sports Medicine</w:t>
      </w:r>
      <w:r w:rsidRPr="00925FF7">
        <w:rPr>
          <w:rFonts w:cs="Times New Roman"/>
          <w:noProof/>
        </w:rPr>
        <w:t xml:space="preserve">, </w:t>
      </w:r>
      <w:r w:rsidRPr="00925FF7">
        <w:rPr>
          <w:rFonts w:cs="Times New Roman"/>
          <w:i/>
          <w:iCs/>
          <w:noProof/>
        </w:rPr>
        <w:t>44</w:t>
      </w:r>
      <w:r w:rsidRPr="00925FF7">
        <w:rPr>
          <w:rFonts w:cs="Times New Roman"/>
          <w:noProof/>
        </w:rPr>
        <w:t>(3), 748–752. https://doi.org/10.1177/0363546515617746</w:t>
      </w:r>
    </w:p>
    <w:p w14:paraId="0D268339"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925FF7">
        <w:rPr>
          <w:rFonts w:cs="Times New Roman"/>
          <w:i/>
          <w:iCs/>
          <w:noProof/>
        </w:rPr>
        <w:t>Brain Injury</w:t>
      </w:r>
      <w:r w:rsidRPr="00925FF7">
        <w:rPr>
          <w:rFonts w:cs="Times New Roman"/>
          <w:noProof/>
        </w:rPr>
        <w:t xml:space="preserve">, </w:t>
      </w:r>
      <w:r w:rsidRPr="00925FF7">
        <w:rPr>
          <w:rFonts w:cs="Times New Roman"/>
          <w:i/>
          <w:iCs/>
          <w:noProof/>
        </w:rPr>
        <w:t>35</w:t>
      </w:r>
      <w:r w:rsidRPr="00925FF7">
        <w:rPr>
          <w:rFonts w:cs="Times New Roman"/>
          <w:noProof/>
        </w:rPr>
        <w:t>(8), 964–970. https://doi.org/10.1080/02699052.2021.1942550</w:t>
      </w:r>
    </w:p>
    <w:p w14:paraId="1984EA04"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Ransom, D. M., Vaughan, C. G., Pratson, L., Sady, M. D., McGill, C. A., &amp; Gioia, G. A. (2015). Academic effects of concussion in children and adolescents. </w:t>
      </w:r>
      <w:r w:rsidRPr="00925FF7">
        <w:rPr>
          <w:rFonts w:cs="Times New Roman"/>
          <w:i/>
          <w:iCs/>
          <w:noProof/>
        </w:rPr>
        <w:t>Pediatrics</w:t>
      </w:r>
      <w:r w:rsidRPr="00925FF7">
        <w:rPr>
          <w:rFonts w:cs="Times New Roman"/>
          <w:noProof/>
        </w:rPr>
        <w:t xml:space="preserve">, </w:t>
      </w:r>
      <w:r w:rsidRPr="00925FF7">
        <w:rPr>
          <w:rFonts w:cs="Times New Roman"/>
          <w:i/>
          <w:iCs/>
          <w:noProof/>
        </w:rPr>
        <w:t>135</w:t>
      </w:r>
      <w:r w:rsidRPr="00925FF7">
        <w:rPr>
          <w:rFonts w:cs="Times New Roman"/>
          <w:noProof/>
        </w:rPr>
        <w:t>(6), 1043–1050. https://doi.org/10.1542/peds.2014-3434</w:t>
      </w:r>
    </w:p>
    <w:p w14:paraId="1B1259CC"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925FF7">
        <w:rPr>
          <w:rFonts w:cs="Times New Roman"/>
          <w:i/>
          <w:iCs/>
          <w:noProof/>
        </w:rPr>
        <w:t>MMWR. Morbidity and Mortality Weekly Report</w:t>
      </w:r>
      <w:r w:rsidRPr="00925FF7">
        <w:rPr>
          <w:rFonts w:cs="Times New Roman"/>
          <w:noProof/>
        </w:rPr>
        <w:t xml:space="preserve">, </w:t>
      </w:r>
      <w:r w:rsidRPr="00925FF7">
        <w:rPr>
          <w:rFonts w:cs="Times New Roman"/>
          <w:i/>
          <w:iCs/>
          <w:noProof/>
        </w:rPr>
        <w:t>68</w:t>
      </w:r>
      <w:r w:rsidRPr="00925FF7">
        <w:rPr>
          <w:rFonts w:cs="Times New Roman"/>
          <w:noProof/>
        </w:rPr>
        <w:t>(10), 237–242. http://www.embase.com/search/results?subaction=viewrecord&amp;from=export&amp;id=L626806097%0Ahttp://dx.doi.org/10.15585/mmwr.mm6810a2</w:t>
      </w:r>
    </w:p>
    <w:p w14:paraId="2A0B9F62"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Schatz, P., Pardini, J. E., Lovell, M. R., Collins, M. W., &amp; Podell, K. (2006). Sensitivity and specificity of the ImPACT Test Battery for concussion in athletes. </w:t>
      </w:r>
      <w:r w:rsidRPr="00925FF7">
        <w:rPr>
          <w:rFonts w:cs="Times New Roman"/>
          <w:i/>
          <w:iCs/>
          <w:noProof/>
        </w:rPr>
        <w:t>Archives of Clinical Neuropsychology</w:t>
      </w:r>
      <w:r w:rsidRPr="00925FF7">
        <w:rPr>
          <w:rFonts w:cs="Times New Roman"/>
          <w:noProof/>
        </w:rPr>
        <w:t xml:space="preserve">, </w:t>
      </w:r>
      <w:r w:rsidRPr="00925FF7">
        <w:rPr>
          <w:rFonts w:cs="Times New Roman"/>
          <w:i/>
          <w:iCs/>
          <w:noProof/>
        </w:rPr>
        <w:t>21</w:t>
      </w:r>
      <w:r w:rsidRPr="00925FF7">
        <w:rPr>
          <w:rFonts w:cs="Times New Roman"/>
          <w:noProof/>
        </w:rPr>
        <w:t>(1), 91–99. https://doi.org/10.1016/j.acn.2005.08.001</w:t>
      </w:r>
    </w:p>
    <w:p w14:paraId="1AEE35E4"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Tamura, K., Furutani, T., Oshiro, R., Oba, Y., Ling, A., &amp; Murata, N. (2020). Concussion recovery timeline of high school athletes using a stepwise return-to-play protocol: Age and sex effects. </w:t>
      </w:r>
      <w:r w:rsidRPr="00925FF7">
        <w:rPr>
          <w:rFonts w:cs="Times New Roman"/>
          <w:i/>
          <w:iCs/>
          <w:noProof/>
        </w:rPr>
        <w:t>Journal of Athletic Training</w:t>
      </w:r>
      <w:r w:rsidRPr="00925FF7">
        <w:rPr>
          <w:rFonts w:cs="Times New Roman"/>
          <w:noProof/>
        </w:rPr>
        <w:t xml:space="preserve">, </w:t>
      </w:r>
      <w:r w:rsidRPr="00925FF7">
        <w:rPr>
          <w:rFonts w:cs="Times New Roman"/>
          <w:i/>
          <w:iCs/>
          <w:noProof/>
        </w:rPr>
        <w:t>55</w:t>
      </w:r>
      <w:r w:rsidRPr="00925FF7">
        <w:rPr>
          <w:rFonts w:cs="Times New Roman"/>
          <w:noProof/>
        </w:rPr>
        <w:t>(1), 1–4. https://doi.org/10.4085/1062-6050-</w:t>
      </w:r>
      <w:r w:rsidRPr="00925FF7">
        <w:rPr>
          <w:rFonts w:cs="Times New Roman"/>
          <w:noProof/>
        </w:rPr>
        <w:lastRenderedPageBreak/>
        <w:t>452-18</w:t>
      </w:r>
    </w:p>
    <w:p w14:paraId="3F9623A6"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Wasserman, E. B., Bazarian, J. J., Mapstone, M., Block, R., &amp; Van Wijngaarden, E. (2016). Academic dysfunction after a concussion among US high school and college students. </w:t>
      </w:r>
      <w:r w:rsidRPr="00925FF7">
        <w:rPr>
          <w:rFonts w:cs="Times New Roman"/>
          <w:i/>
          <w:iCs/>
          <w:noProof/>
        </w:rPr>
        <w:t>American Journal of Public Health</w:t>
      </w:r>
      <w:r w:rsidRPr="00925FF7">
        <w:rPr>
          <w:rFonts w:cs="Times New Roman"/>
          <w:noProof/>
        </w:rPr>
        <w:t xml:space="preserve">, </w:t>
      </w:r>
      <w:r w:rsidRPr="00925FF7">
        <w:rPr>
          <w:rFonts w:cs="Times New Roman"/>
          <w:i/>
          <w:iCs/>
          <w:noProof/>
        </w:rPr>
        <w:t>106</w:t>
      </w:r>
      <w:r w:rsidRPr="00925FF7">
        <w:rPr>
          <w:rFonts w:cs="Times New Roman"/>
          <w:noProof/>
        </w:rPr>
        <w:t>(7), 1247–1253. https://doi.org/10.2105/AJPH.2016.303154</w:t>
      </w:r>
    </w:p>
    <w:p w14:paraId="7DE27D81"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Wright, J., &amp; Sohlberg, M. M. (2021). The implementation of a personalized dynamic approach for the management of prolonged concussion symptoms. </w:t>
      </w:r>
      <w:r w:rsidRPr="00925FF7">
        <w:rPr>
          <w:rFonts w:cs="Times New Roman"/>
          <w:i/>
          <w:iCs/>
          <w:noProof/>
        </w:rPr>
        <w:t>American Journal of Speech-Language Pathology</w:t>
      </w:r>
      <w:r w:rsidRPr="00925FF7">
        <w:rPr>
          <w:rFonts w:cs="Times New Roman"/>
          <w:noProof/>
        </w:rPr>
        <w:t>, 1–14. https://doi.org/10.1044/2021_ajslp-20-00306</w:t>
      </w:r>
    </w:p>
    <w:p w14:paraId="74F5B4C6" w14:textId="77777777" w:rsidR="00925FF7" w:rsidRPr="00925FF7" w:rsidRDefault="00925FF7" w:rsidP="00925FF7">
      <w:pPr>
        <w:widowControl w:val="0"/>
        <w:autoSpaceDE w:val="0"/>
        <w:autoSpaceDN w:val="0"/>
        <w:adjustRightInd w:val="0"/>
        <w:ind w:left="480" w:hanging="480"/>
        <w:rPr>
          <w:rFonts w:cs="Times New Roman"/>
          <w:noProof/>
        </w:rPr>
      </w:pPr>
      <w:r w:rsidRPr="00925FF7">
        <w:rPr>
          <w:rFonts w:cs="Times New Roman"/>
          <w:noProof/>
        </w:rPr>
        <w:t xml:space="preserve">Wright, J., Sohlberg, M. M., Watson-Stites, R., &amp; McCart, M. (2020). Identification of key therapy ingredients for SLPs serving on multidisciplinary teams facilitating return to learn for students with prolonged cognitive effects after concussion: A retrospective case series analysis. </w:t>
      </w:r>
      <w:r w:rsidRPr="00925FF7">
        <w:rPr>
          <w:rFonts w:cs="Times New Roman"/>
          <w:i/>
          <w:iCs/>
          <w:noProof/>
        </w:rPr>
        <w:t>Topics in Language Disorders</w:t>
      </w:r>
      <w:r w:rsidRPr="00925FF7">
        <w:rPr>
          <w:rFonts w:cs="Times New Roman"/>
          <w:noProof/>
        </w:rPr>
        <w:t xml:space="preserve">, </w:t>
      </w:r>
      <w:r w:rsidRPr="00925FF7">
        <w:rPr>
          <w:rFonts w:cs="Times New Roman"/>
          <w:i/>
          <w:iCs/>
          <w:noProof/>
        </w:rPr>
        <w:t>40</w:t>
      </w:r>
      <w:r w:rsidRPr="00925FF7">
        <w:rPr>
          <w:rFonts w:cs="Times New Roman"/>
          <w:noProof/>
        </w:rPr>
        <w:t>(1), 6–35. https://doi.org/10.1097/TLD.0000000000000198</w:t>
      </w:r>
    </w:p>
    <w:p w14:paraId="29869152" w14:textId="1124F3F6" w:rsidR="007A73E7" w:rsidRPr="00112A34" w:rsidRDefault="007A73E7" w:rsidP="00925FF7">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BF7479">
      <w:footerReference w:type="even" r:id="rId8"/>
      <w:footerReference w:type="default" r:id="rId9"/>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B0AA9" w14:textId="77777777" w:rsidR="00C26DF0" w:rsidRDefault="00C26DF0" w:rsidP="006004F2">
      <w:pPr>
        <w:spacing w:line="240" w:lineRule="auto"/>
      </w:pPr>
      <w:r>
        <w:separator/>
      </w:r>
    </w:p>
  </w:endnote>
  <w:endnote w:type="continuationSeparator" w:id="0">
    <w:p w14:paraId="6939A866" w14:textId="77777777" w:rsidR="00C26DF0" w:rsidRDefault="00C26DF0"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A617B" w14:textId="66255213" w:rsidR="006004F2" w:rsidRDefault="006004F2" w:rsidP="0077651B">
    <w:pPr>
      <w:pStyle w:val="Footer"/>
      <w:framePr w:wrap="none" w:vAnchor="text" w:hAnchor="margin" w:xAlign="center" w:y="1"/>
      <w:rPr>
        <w:rStyle w:val="PageNumber"/>
      </w:rPr>
    </w:pPr>
  </w:p>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BFAB0" w14:textId="77777777" w:rsidR="00C26DF0" w:rsidRDefault="00C26DF0" w:rsidP="006004F2">
      <w:pPr>
        <w:spacing w:line="240" w:lineRule="auto"/>
      </w:pPr>
      <w:r>
        <w:separator/>
      </w:r>
    </w:p>
  </w:footnote>
  <w:footnote w:type="continuationSeparator" w:id="0">
    <w:p w14:paraId="348282F8" w14:textId="77777777" w:rsidR="00C26DF0" w:rsidRDefault="00C26DF0"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0220"/>
    <w:rsid w:val="00004705"/>
    <w:rsid w:val="00007350"/>
    <w:rsid w:val="00007F26"/>
    <w:rsid w:val="00017A15"/>
    <w:rsid w:val="00021DB1"/>
    <w:rsid w:val="00034965"/>
    <w:rsid w:val="0004242D"/>
    <w:rsid w:val="00054B3D"/>
    <w:rsid w:val="00055A38"/>
    <w:rsid w:val="00057026"/>
    <w:rsid w:val="00060BAA"/>
    <w:rsid w:val="0007327B"/>
    <w:rsid w:val="0009722B"/>
    <w:rsid w:val="000C2BBB"/>
    <w:rsid w:val="000C5232"/>
    <w:rsid w:val="000C6298"/>
    <w:rsid w:val="000D3CC2"/>
    <w:rsid w:val="000D5B19"/>
    <w:rsid w:val="000E2C26"/>
    <w:rsid w:val="000F4446"/>
    <w:rsid w:val="00102B24"/>
    <w:rsid w:val="00112A34"/>
    <w:rsid w:val="00117F0B"/>
    <w:rsid w:val="0012142F"/>
    <w:rsid w:val="001216B3"/>
    <w:rsid w:val="00121B14"/>
    <w:rsid w:val="00123371"/>
    <w:rsid w:val="00126217"/>
    <w:rsid w:val="00130679"/>
    <w:rsid w:val="00131408"/>
    <w:rsid w:val="00132E2B"/>
    <w:rsid w:val="00143BA2"/>
    <w:rsid w:val="0016781B"/>
    <w:rsid w:val="00171158"/>
    <w:rsid w:val="00176883"/>
    <w:rsid w:val="00186728"/>
    <w:rsid w:val="00187C3F"/>
    <w:rsid w:val="00192E3A"/>
    <w:rsid w:val="001B43E2"/>
    <w:rsid w:val="001B4BD8"/>
    <w:rsid w:val="001C0852"/>
    <w:rsid w:val="001D215C"/>
    <w:rsid w:val="001F06F5"/>
    <w:rsid w:val="00201A32"/>
    <w:rsid w:val="00222CD8"/>
    <w:rsid w:val="00234EBE"/>
    <w:rsid w:val="0025040A"/>
    <w:rsid w:val="0025210D"/>
    <w:rsid w:val="00277AB4"/>
    <w:rsid w:val="00287C51"/>
    <w:rsid w:val="00291989"/>
    <w:rsid w:val="00294A7B"/>
    <w:rsid w:val="002966D4"/>
    <w:rsid w:val="002B39D2"/>
    <w:rsid w:val="002B4DA6"/>
    <w:rsid w:val="002D0ED3"/>
    <w:rsid w:val="002D26E9"/>
    <w:rsid w:val="002D7474"/>
    <w:rsid w:val="002E2AB0"/>
    <w:rsid w:val="002E4E87"/>
    <w:rsid w:val="002F6726"/>
    <w:rsid w:val="00306F7C"/>
    <w:rsid w:val="00307CFC"/>
    <w:rsid w:val="0032074C"/>
    <w:rsid w:val="00325B4B"/>
    <w:rsid w:val="00326B33"/>
    <w:rsid w:val="00334D27"/>
    <w:rsid w:val="00337135"/>
    <w:rsid w:val="00337782"/>
    <w:rsid w:val="003517C9"/>
    <w:rsid w:val="00352825"/>
    <w:rsid w:val="00353922"/>
    <w:rsid w:val="00360ABA"/>
    <w:rsid w:val="00361032"/>
    <w:rsid w:val="0036214F"/>
    <w:rsid w:val="00370B39"/>
    <w:rsid w:val="00372873"/>
    <w:rsid w:val="00381AAA"/>
    <w:rsid w:val="003A2722"/>
    <w:rsid w:val="003A5CB9"/>
    <w:rsid w:val="003A6C79"/>
    <w:rsid w:val="003B5DF5"/>
    <w:rsid w:val="003C0ED1"/>
    <w:rsid w:val="003C1F9E"/>
    <w:rsid w:val="003C45BC"/>
    <w:rsid w:val="003D7F08"/>
    <w:rsid w:val="003E2874"/>
    <w:rsid w:val="003E377B"/>
    <w:rsid w:val="003E4D0A"/>
    <w:rsid w:val="003E5FFA"/>
    <w:rsid w:val="00401692"/>
    <w:rsid w:val="00433B39"/>
    <w:rsid w:val="00435AE6"/>
    <w:rsid w:val="00436970"/>
    <w:rsid w:val="00450BE6"/>
    <w:rsid w:val="00450E69"/>
    <w:rsid w:val="004800DD"/>
    <w:rsid w:val="00482C10"/>
    <w:rsid w:val="004876B9"/>
    <w:rsid w:val="00487872"/>
    <w:rsid w:val="00491034"/>
    <w:rsid w:val="00492B05"/>
    <w:rsid w:val="00495C83"/>
    <w:rsid w:val="00496E39"/>
    <w:rsid w:val="004A04F4"/>
    <w:rsid w:val="004A70A5"/>
    <w:rsid w:val="004B23DF"/>
    <w:rsid w:val="004B3A7C"/>
    <w:rsid w:val="004B7636"/>
    <w:rsid w:val="004C0061"/>
    <w:rsid w:val="004C1270"/>
    <w:rsid w:val="004C583D"/>
    <w:rsid w:val="004D0D10"/>
    <w:rsid w:val="004E2180"/>
    <w:rsid w:val="004F12E0"/>
    <w:rsid w:val="00501F9B"/>
    <w:rsid w:val="00504B0E"/>
    <w:rsid w:val="00506748"/>
    <w:rsid w:val="005214F2"/>
    <w:rsid w:val="005270DA"/>
    <w:rsid w:val="00530F97"/>
    <w:rsid w:val="00533D5A"/>
    <w:rsid w:val="00536745"/>
    <w:rsid w:val="00536CB8"/>
    <w:rsid w:val="00574E17"/>
    <w:rsid w:val="005765DD"/>
    <w:rsid w:val="0057755C"/>
    <w:rsid w:val="005804A0"/>
    <w:rsid w:val="0058055F"/>
    <w:rsid w:val="00585CAA"/>
    <w:rsid w:val="0059049D"/>
    <w:rsid w:val="005B02C8"/>
    <w:rsid w:val="005C1800"/>
    <w:rsid w:val="005C58C4"/>
    <w:rsid w:val="005D0813"/>
    <w:rsid w:val="005D2EA6"/>
    <w:rsid w:val="005D4717"/>
    <w:rsid w:val="005E6C20"/>
    <w:rsid w:val="005E7CC4"/>
    <w:rsid w:val="005F4070"/>
    <w:rsid w:val="005F4B83"/>
    <w:rsid w:val="005F68E1"/>
    <w:rsid w:val="005F7A57"/>
    <w:rsid w:val="006004F2"/>
    <w:rsid w:val="006013AA"/>
    <w:rsid w:val="00603C50"/>
    <w:rsid w:val="006065DB"/>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C1C2C"/>
    <w:rsid w:val="006E1229"/>
    <w:rsid w:val="00701175"/>
    <w:rsid w:val="00703950"/>
    <w:rsid w:val="007043C2"/>
    <w:rsid w:val="007055F5"/>
    <w:rsid w:val="00705E13"/>
    <w:rsid w:val="00712BCC"/>
    <w:rsid w:val="00713D8D"/>
    <w:rsid w:val="00724379"/>
    <w:rsid w:val="007427EE"/>
    <w:rsid w:val="00756074"/>
    <w:rsid w:val="007574DB"/>
    <w:rsid w:val="00767C6C"/>
    <w:rsid w:val="0077053F"/>
    <w:rsid w:val="00784870"/>
    <w:rsid w:val="0078521E"/>
    <w:rsid w:val="00793335"/>
    <w:rsid w:val="007A1332"/>
    <w:rsid w:val="007A73E7"/>
    <w:rsid w:val="007A796E"/>
    <w:rsid w:val="007B03CD"/>
    <w:rsid w:val="007B0B4E"/>
    <w:rsid w:val="007C0BBE"/>
    <w:rsid w:val="007C749B"/>
    <w:rsid w:val="007D2758"/>
    <w:rsid w:val="007F1B66"/>
    <w:rsid w:val="007F1EF7"/>
    <w:rsid w:val="007F276C"/>
    <w:rsid w:val="007F2B6B"/>
    <w:rsid w:val="00803119"/>
    <w:rsid w:val="00820E44"/>
    <w:rsid w:val="008231FF"/>
    <w:rsid w:val="00830D0B"/>
    <w:rsid w:val="00832CFC"/>
    <w:rsid w:val="00846746"/>
    <w:rsid w:val="00853144"/>
    <w:rsid w:val="00862DA8"/>
    <w:rsid w:val="00864939"/>
    <w:rsid w:val="00865F84"/>
    <w:rsid w:val="00866044"/>
    <w:rsid w:val="00884CBE"/>
    <w:rsid w:val="008963F6"/>
    <w:rsid w:val="008969C3"/>
    <w:rsid w:val="008A19F0"/>
    <w:rsid w:val="008A3862"/>
    <w:rsid w:val="008B23A8"/>
    <w:rsid w:val="008C0E81"/>
    <w:rsid w:val="008C27F4"/>
    <w:rsid w:val="008C489A"/>
    <w:rsid w:val="008C5991"/>
    <w:rsid w:val="008C78AC"/>
    <w:rsid w:val="008C7B55"/>
    <w:rsid w:val="009157FC"/>
    <w:rsid w:val="00925FF7"/>
    <w:rsid w:val="00926C3E"/>
    <w:rsid w:val="00932CBE"/>
    <w:rsid w:val="009409C5"/>
    <w:rsid w:val="00951FCB"/>
    <w:rsid w:val="00953005"/>
    <w:rsid w:val="0095705B"/>
    <w:rsid w:val="00962393"/>
    <w:rsid w:val="00967657"/>
    <w:rsid w:val="00985411"/>
    <w:rsid w:val="0099088B"/>
    <w:rsid w:val="0099394C"/>
    <w:rsid w:val="009A22D0"/>
    <w:rsid w:val="009B3E1A"/>
    <w:rsid w:val="009B73D8"/>
    <w:rsid w:val="009C028C"/>
    <w:rsid w:val="009C5DF0"/>
    <w:rsid w:val="009C638E"/>
    <w:rsid w:val="009E479B"/>
    <w:rsid w:val="009E4F3D"/>
    <w:rsid w:val="009F2970"/>
    <w:rsid w:val="009F687A"/>
    <w:rsid w:val="009F7981"/>
    <w:rsid w:val="00A05C28"/>
    <w:rsid w:val="00A10C1B"/>
    <w:rsid w:val="00A20BCC"/>
    <w:rsid w:val="00A25DCA"/>
    <w:rsid w:val="00A36D48"/>
    <w:rsid w:val="00A36EE3"/>
    <w:rsid w:val="00A37638"/>
    <w:rsid w:val="00A5185A"/>
    <w:rsid w:val="00A708CB"/>
    <w:rsid w:val="00A741BC"/>
    <w:rsid w:val="00A84EE6"/>
    <w:rsid w:val="00AA36C2"/>
    <w:rsid w:val="00AB0346"/>
    <w:rsid w:val="00AB676B"/>
    <w:rsid w:val="00AB75B7"/>
    <w:rsid w:val="00AC6119"/>
    <w:rsid w:val="00AC7045"/>
    <w:rsid w:val="00AD7D14"/>
    <w:rsid w:val="00AE124D"/>
    <w:rsid w:val="00AE5920"/>
    <w:rsid w:val="00AF4FD0"/>
    <w:rsid w:val="00B01BBA"/>
    <w:rsid w:val="00B01D2F"/>
    <w:rsid w:val="00B02563"/>
    <w:rsid w:val="00B036EE"/>
    <w:rsid w:val="00B07799"/>
    <w:rsid w:val="00B107FC"/>
    <w:rsid w:val="00B207FA"/>
    <w:rsid w:val="00B34204"/>
    <w:rsid w:val="00B42A16"/>
    <w:rsid w:val="00B56CB0"/>
    <w:rsid w:val="00B651ED"/>
    <w:rsid w:val="00BC3E5D"/>
    <w:rsid w:val="00BC5883"/>
    <w:rsid w:val="00BD0AFF"/>
    <w:rsid w:val="00BE205E"/>
    <w:rsid w:val="00BF7479"/>
    <w:rsid w:val="00C006C8"/>
    <w:rsid w:val="00C02CFC"/>
    <w:rsid w:val="00C11684"/>
    <w:rsid w:val="00C15AF8"/>
    <w:rsid w:val="00C21DA6"/>
    <w:rsid w:val="00C21F8E"/>
    <w:rsid w:val="00C26DF0"/>
    <w:rsid w:val="00C3674D"/>
    <w:rsid w:val="00C43EE4"/>
    <w:rsid w:val="00C54EE0"/>
    <w:rsid w:val="00C616B0"/>
    <w:rsid w:val="00C63079"/>
    <w:rsid w:val="00C65967"/>
    <w:rsid w:val="00C74A5D"/>
    <w:rsid w:val="00C87092"/>
    <w:rsid w:val="00C92B2B"/>
    <w:rsid w:val="00C92B82"/>
    <w:rsid w:val="00CA4DE4"/>
    <w:rsid w:val="00CB05E6"/>
    <w:rsid w:val="00CB630F"/>
    <w:rsid w:val="00CC6A87"/>
    <w:rsid w:val="00CD00E1"/>
    <w:rsid w:val="00CD5758"/>
    <w:rsid w:val="00CE0376"/>
    <w:rsid w:val="00CE4E21"/>
    <w:rsid w:val="00CE717E"/>
    <w:rsid w:val="00D12097"/>
    <w:rsid w:val="00D12FD0"/>
    <w:rsid w:val="00D233F2"/>
    <w:rsid w:val="00D23C72"/>
    <w:rsid w:val="00D31777"/>
    <w:rsid w:val="00D54ADC"/>
    <w:rsid w:val="00D5611E"/>
    <w:rsid w:val="00D603DD"/>
    <w:rsid w:val="00D63BFB"/>
    <w:rsid w:val="00D74A06"/>
    <w:rsid w:val="00D74A2B"/>
    <w:rsid w:val="00D846C5"/>
    <w:rsid w:val="00D84B7F"/>
    <w:rsid w:val="00DA7A9B"/>
    <w:rsid w:val="00DB518D"/>
    <w:rsid w:val="00DC3890"/>
    <w:rsid w:val="00DC63B4"/>
    <w:rsid w:val="00DD686D"/>
    <w:rsid w:val="00E15818"/>
    <w:rsid w:val="00E22EA6"/>
    <w:rsid w:val="00E31338"/>
    <w:rsid w:val="00E31A24"/>
    <w:rsid w:val="00E42E9B"/>
    <w:rsid w:val="00E569D3"/>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958DD"/>
    <w:rsid w:val="00FA2BCF"/>
    <w:rsid w:val="00FB1833"/>
    <w:rsid w:val="00FC00DB"/>
    <w:rsid w:val="00FC071A"/>
    <w:rsid w:val="00FC099C"/>
    <w:rsid w:val="00FC4940"/>
    <w:rsid w:val="00FC5909"/>
    <w:rsid w:val="00FE3217"/>
    <w:rsid w:val="00FE4B43"/>
    <w:rsid w:val="00FE4D27"/>
    <w:rsid w:val="00FF0FC7"/>
    <w:rsid w:val="00FF1A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character" w:styleId="LineNumber">
    <w:name w:val="line number"/>
    <w:basedOn w:val="DefaultParagraphFont"/>
    <w:uiPriority w:val="99"/>
    <w:semiHidden/>
    <w:unhideWhenUsed/>
    <w:rsid w:val="00A7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29</Pages>
  <Words>46048</Words>
  <Characters>262475</Characters>
  <Application>Microsoft Office Word</Application>
  <DocSecurity>0</DocSecurity>
  <Lines>2187</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92</cp:revision>
  <dcterms:created xsi:type="dcterms:W3CDTF">2021-04-27T21:02:00Z</dcterms:created>
  <dcterms:modified xsi:type="dcterms:W3CDTF">2021-10-18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